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EB079" w14:textId="77777777" w:rsidR="00014A5C" w:rsidRDefault="00014A5C" w:rsidP="00014A5C">
      <w:pPr>
        <w:rPr>
          <w:rFonts w:ascii="Times New Roman" w:hAnsi="Times New Roman" w:cs="Times New Roman"/>
          <w:color w:val="000000" w:themeColor="text1"/>
        </w:rPr>
      </w:pPr>
      <w:r>
        <w:rPr>
          <w:rFonts w:ascii="Times New Roman" w:hAnsi="Times New Roman" w:cs="Times New Roman"/>
          <w:b/>
          <w:color w:val="000000" w:themeColor="text1"/>
        </w:rPr>
        <w:t>Supplementary Table S1</w:t>
      </w:r>
    </w:p>
    <w:p w14:paraId="7E3617AF" w14:textId="4E0C8F11" w:rsidR="00385CB5" w:rsidRPr="00E93EE6" w:rsidRDefault="00014A5C" w:rsidP="00E93EE6">
      <w:pPr>
        <w:rPr>
          <w:rFonts w:ascii="Times New Roman" w:hAnsi="Times New Roman" w:cs="Times New Roman"/>
          <w:color w:val="000000" w:themeColor="text1"/>
        </w:rPr>
      </w:pPr>
      <w:proofErr w:type="gramStart"/>
      <w:r>
        <w:rPr>
          <w:rFonts w:ascii="Times New Roman" w:hAnsi="Times New Roman" w:cs="Times New Roman"/>
          <w:color w:val="000000" w:themeColor="text1"/>
        </w:rPr>
        <w:t>The encoders or the writers of the RNAPII CTD modifications.</w:t>
      </w:r>
      <w:proofErr w:type="gramEnd"/>
    </w:p>
    <w:tbl>
      <w:tblPr>
        <w:tblStyle w:val="TableGrid"/>
        <w:tblW w:w="10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3"/>
        <w:gridCol w:w="1375"/>
        <w:gridCol w:w="1350"/>
        <w:gridCol w:w="1411"/>
        <w:gridCol w:w="3319"/>
        <w:gridCol w:w="2070"/>
      </w:tblGrid>
      <w:tr w:rsidR="00385CB5" w:rsidRPr="00541B81" w14:paraId="2FFA2307" w14:textId="77777777" w:rsidTr="000B6326">
        <w:trPr>
          <w:trHeight w:val="657"/>
        </w:trPr>
        <w:tc>
          <w:tcPr>
            <w:tcW w:w="1253" w:type="dxa"/>
            <w:tcBorders>
              <w:top w:val="single" w:sz="4" w:space="0" w:color="auto"/>
              <w:bottom w:val="single" w:sz="4" w:space="0" w:color="auto"/>
            </w:tcBorders>
            <w:vAlign w:val="center"/>
          </w:tcPr>
          <w:p w14:paraId="7C378FE7" w14:textId="77777777" w:rsidR="00385CB5" w:rsidRPr="00667F39" w:rsidRDefault="00385CB5" w:rsidP="00F03408">
            <w:pPr>
              <w:rPr>
                <w:rFonts w:ascii="Times New Roman" w:hAnsi="Times New Roman" w:cs="Times New Roman"/>
                <w:color w:val="000000" w:themeColor="text1"/>
                <w:sz w:val="22"/>
                <w:szCs w:val="20"/>
              </w:rPr>
            </w:pPr>
            <w:r w:rsidRPr="00667F39">
              <w:rPr>
                <w:rFonts w:ascii="Times New Roman" w:hAnsi="Times New Roman" w:cs="Times New Roman"/>
                <w:color w:val="000000" w:themeColor="text1"/>
                <w:sz w:val="22"/>
                <w:szCs w:val="20"/>
              </w:rPr>
              <w:t>Organisms</w:t>
            </w:r>
          </w:p>
        </w:tc>
        <w:tc>
          <w:tcPr>
            <w:tcW w:w="1375" w:type="dxa"/>
            <w:tcBorders>
              <w:top w:val="single" w:sz="4" w:space="0" w:color="auto"/>
              <w:bottom w:val="single" w:sz="4" w:space="0" w:color="auto"/>
            </w:tcBorders>
            <w:vAlign w:val="center"/>
          </w:tcPr>
          <w:p w14:paraId="7A989085" w14:textId="77777777" w:rsidR="00385CB5" w:rsidRPr="00667F39" w:rsidRDefault="00385CB5" w:rsidP="00F03408">
            <w:pPr>
              <w:rPr>
                <w:rFonts w:ascii="Times New Roman" w:hAnsi="Times New Roman" w:cs="Times New Roman"/>
                <w:color w:val="000000" w:themeColor="text1"/>
                <w:sz w:val="22"/>
                <w:szCs w:val="20"/>
              </w:rPr>
            </w:pPr>
            <w:r w:rsidRPr="00667F39">
              <w:rPr>
                <w:rFonts w:ascii="Times New Roman" w:hAnsi="Times New Roman" w:cs="Times New Roman"/>
                <w:color w:val="000000" w:themeColor="text1"/>
                <w:sz w:val="22"/>
                <w:szCs w:val="20"/>
              </w:rPr>
              <w:t>Proteins</w:t>
            </w:r>
          </w:p>
        </w:tc>
        <w:tc>
          <w:tcPr>
            <w:tcW w:w="1350" w:type="dxa"/>
            <w:tcBorders>
              <w:top w:val="single" w:sz="4" w:space="0" w:color="auto"/>
              <w:bottom w:val="single" w:sz="4" w:space="0" w:color="auto"/>
            </w:tcBorders>
            <w:vAlign w:val="center"/>
          </w:tcPr>
          <w:p w14:paraId="49ED250B" w14:textId="5308A50E" w:rsidR="00385CB5" w:rsidRPr="00667F39" w:rsidRDefault="000B6326" w:rsidP="00F03408">
            <w:pPr>
              <w:jc w:val="center"/>
              <w:rPr>
                <w:rFonts w:ascii="Times New Roman" w:hAnsi="Times New Roman" w:cs="Times New Roman"/>
                <w:color w:val="000000" w:themeColor="text1"/>
                <w:sz w:val="22"/>
                <w:szCs w:val="20"/>
              </w:rPr>
            </w:pPr>
            <w:r>
              <w:rPr>
                <w:rFonts w:ascii="Times New Roman" w:hAnsi="Times New Roman" w:cs="Times New Roman"/>
                <w:color w:val="000000" w:themeColor="text1"/>
                <w:sz w:val="20"/>
                <w:szCs w:val="20"/>
              </w:rPr>
              <w:t>Specificity</w:t>
            </w:r>
          </w:p>
        </w:tc>
        <w:tc>
          <w:tcPr>
            <w:tcW w:w="1411" w:type="dxa"/>
            <w:tcBorders>
              <w:top w:val="single" w:sz="4" w:space="0" w:color="auto"/>
              <w:bottom w:val="single" w:sz="4" w:space="0" w:color="auto"/>
            </w:tcBorders>
            <w:vAlign w:val="center"/>
          </w:tcPr>
          <w:p w14:paraId="29B2F209" w14:textId="77777777" w:rsidR="00385CB5" w:rsidRPr="00667F39" w:rsidRDefault="00385CB5" w:rsidP="00F03408">
            <w:pPr>
              <w:spacing w:line="276" w:lineRule="auto"/>
              <w:jc w:val="center"/>
              <w:rPr>
                <w:rFonts w:ascii="Times New Roman" w:hAnsi="Times New Roman" w:cs="Times New Roman"/>
                <w:color w:val="000000" w:themeColor="text1"/>
                <w:sz w:val="22"/>
                <w:szCs w:val="20"/>
              </w:rPr>
            </w:pPr>
            <w:r w:rsidRPr="00667F39">
              <w:rPr>
                <w:rFonts w:ascii="Times New Roman" w:hAnsi="Times New Roman" w:cs="Times New Roman"/>
                <w:color w:val="000000" w:themeColor="text1"/>
                <w:sz w:val="22"/>
                <w:szCs w:val="20"/>
              </w:rPr>
              <w:t>CTD modification</w:t>
            </w:r>
          </w:p>
        </w:tc>
        <w:tc>
          <w:tcPr>
            <w:tcW w:w="3319" w:type="dxa"/>
            <w:tcBorders>
              <w:top w:val="single" w:sz="4" w:space="0" w:color="auto"/>
              <w:bottom w:val="single" w:sz="4" w:space="0" w:color="auto"/>
            </w:tcBorders>
            <w:vAlign w:val="center"/>
          </w:tcPr>
          <w:p w14:paraId="50FC1158" w14:textId="0F584D9C" w:rsidR="00385CB5" w:rsidRPr="00667F39" w:rsidRDefault="00C634B6" w:rsidP="000B6326">
            <w:pPr>
              <w:spacing w:line="276" w:lineRule="auto"/>
              <w:rPr>
                <w:rFonts w:ascii="Times New Roman" w:hAnsi="Times New Roman" w:cs="Times New Roman"/>
                <w:color w:val="000000" w:themeColor="text1"/>
                <w:sz w:val="22"/>
                <w:szCs w:val="20"/>
              </w:rPr>
            </w:pPr>
            <w:r>
              <w:rPr>
                <w:rFonts w:ascii="Times New Roman" w:hAnsi="Times New Roman" w:cs="Times New Roman"/>
                <w:color w:val="000000" w:themeColor="text1"/>
                <w:sz w:val="22"/>
                <w:szCs w:val="20"/>
              </w:rPr>
              <w:t>Functions in t</w:t>
            </w:r>
            <w:r w:rsidR="00385CB5" w:rsidRPr="00667F39">
              <w:rPr>
                <w:rFonts w:ascii="Times New Roman" w:hAnsi="Times New Roman" w:cs="Times New Roman"/>
                <w:color w:val="000000" w:themeColor="text1"/>
                <w:sz w:val="22"/>
                <w:szCs w:val="20"/>
              </w:rPr>
              <w:t>ranscription</w:t>
            </w:r>
          </w:p>
        </w:tc>
        <w:tc>
          <w:tcPr>
            <w:tcW w:w="2070" w:type="dxa"/>
            <w:tcBorders>
              <w:top w:val="single" w:sz="4" w:space="0" w:color="auto"/>
              <w:bottom w:val="single" w:sz="4" w:space="0" w:color="auto"/>
            </w:tcBorders>
            <w:vAlign w:val="center"/>
          </w:tcPr>
          <w:p w14:paraId="71324125" w14:textId="77777777" w:rsidR="00385CB5" w:rsidRPr="00667F39" w:rsidRDefault="00385CB5" w:rsidP="00F03408">
            <w:pPr>
              <w:spacing w:line="276" w:lineRule="auto"/>
              <w:rPr>
                <w:rFonts w:ascii="Times New Roman" w:hAnsi="Times New Roman" w:cs="Times New Roman"/>
                <w:color w:val="000000" w:themeColor="text1"/>
                <w:sz w:val="22"/>
                <w:szCs w:val="20"/>
              </w:rPr>
            </w:pPr>
            <w:r w:rsidRPr="00667F39">
              <w:rPr>
                <w:rFonts w:ascii="Times New Roman" w:hAnsi="Times New Roman" w:cs="Times New Roman"/>
                <w:color w:val="000000" w:themeColor="text1"/>
                <w:sz w:val="22"/>
                <w:szCs w:val="20"/>
              </w:rPr>
              <w:t>References</w:t>
            </w:r>
          </w:p>
        </w:tc>
      </w:tr>
      <w:tr w:rsidR="00385CB5" w:rsidRPr="00541B81" w14:paraId="5B3A851C" w14:textId="77777777" w:rsidTr="00F03408">
        <w:trPr>
          <w:trHeight w:val="1008"/>
        </w:trPr>
        <w:tc>
          <w:tcPr>
            <w:tcW w:w="1253" w:type="dxa"/>
            <w:vMerge w:val="restart"/>
          </w:tcPr>
          <w:p w14:paraId="2A1E7D50" w14:textId="77777777" w:rsidR="00385CB5" w:rsidRPr="005635D9" w:rsidRDefault="00385CB5" w:rsidP="00F03408">
            <w:pPr>
              <w:rPr>
                <w:rFonts w:ascii="Times New Roman" w:hAnsi="Times New Roman" w:cs="Times New Roman"/>
                <w:color w:val="000000" w:themeColor="text1"/>
                <w:sz w:val="20"/>
                <w:szCs w:val="20"/>
              </w:rPr>
            </w:pPr>
            <w:r w:rsidRPr="005635D9">
              <w:rPr>
                <w:rFonts w:ascii="Times New Roman" w:hAnsi="Times New Roman" w:cs="Times New Roman"/>
                <w:color w:val="000000" w:themeColor="text1"/>
                <w:sz w:val="20"/>
                <w:szCs w:val="20"/>
              </w:rPr>
              <w:t>Yeast</w:t>
            </w:r>
          </w:p>
        </w:tc>
        <w:tc>
          <w:tcPr>
            <w:tcW w:w="1375" w:type="dxa"/>
          </w:tcPr>
          <w:p w14:paraId="6EBA419F" w14:textId="77777777" w:rsidR="00385CB5" w:rsidRPr="00541B81" w:rsidRDefault="00385CB5"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in28</w:t>
            </w:r>
          </w:p>
        </w:tc>
        <w:tc>
          <w:tcPr>
            <w:tcW w:w="1350" w:type="dxa"/>
          </w:tcPr>
          <w:p w14:paraId="7A746F9D"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5, S7</w:t>
            </w:r>
          </w:p>
        </w:tc>
        <w:tc>
          <w:tcPr>
            <w:tcW w:w="1411" w:type="dxa"/>
          </w:tcPr>
          <w:p w14:paraId="5FEAC7CE"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4D0007B8"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initiation</w:t>
            </w:r>
          </w:p>
          <w:p w14:paraId="15350E8A" w14:textId="2231C904" w:rsidR="00385CB5" w:rsidRDefault="000271B6"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00385CB5" w:rsidRPr="00541B81">
              <w:rPr>
                <w:rFonts w:ascii="Times New Roman" w:hAnsi="Times New Roman" w:cs="Times New Roman"/>
                <w:color w:val="000000" w:themeColor="text1"/>
                <w:sz w:val="20"/>
                <w:szCs w:val="20"/>
              </w:rPr>
              <w:t xml:space="preserve">re-mRNA 3’-end processing </w:t>
            </w:r>
          </w:p>
          <w:p w14:paraId="2F7B7ECE"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Bur1 activation</w:t>
            </w:r>
          </w:p>
          <w:p w14:paraId="2FBC60EE" w14:textId="77777777" w:rsidR="00385CB5" w:rsidRPr="00541B81" w:rsidRDefault="00385CB5" w:rsidP="00F03408">
            <w:pPr>
              <w:rPr>
                <w:rFonts w:ascii="Times New Roman" w:hAnsi="Times New Roman" w:cs="Times New Roman"/>
                <w:color w:val="000000" w:themeColor="text1"/>
                <w:sz w:val="20"/>
                <w:szCs w:val="20"/>
              </w:rPr>
            </w:pPr>
            <w:proofErr w:type="spellStart"/>
            <w:proofErr w:type="gramStart"/>
            <w:r>
              <w:rPr>
                <w:rFonts w:ascii="Times New Roman" w:hAnsi="Times New Roman" w:cs="Times New Roman"/>
                <w:color w:val="000000" w:themeColor="text1"/>
                <w:sz w:val="20"/>
                <w:szCs w:val="20"/>
              </w:rPr>
              <w:t>s</w:t>
            </w:r>
            <w:r w:rsidRPr="00541B81">
              <w:rPr>
                <w:rFonts w:ascii="Times New Roman" w:hAnsi="Times New Roman" w:cs="Times New Roman"/>
                <w:color w:val="000000" w:themeColor="text1"/>
                <w:sz w:val="20"/>
                <w:szCs w:val="20"/>
              </w:rPr>
              <w:t>n</w:t>
            </w:r>
            <w:r w:rsidRPr="00A47318">
              <w:rPr>
                <w:rFonts w:ascii="Times New Roman" w:hAnsi="Times New Roman" w:cs="Times New Roman"/>
                <w:color w:val="000000" w:themeColor="text1"/>
                <w:sz w:val="20"/>
                <w:szCs w:val="20"/>
              </w:rPr>
              <w:t>RNA</w:t>
            </w:r>
            <w:proofErr w:type="spellEnd"/>
            <w:proofErr w:type="gramEnd"/>
            <w:r w:rsidRPr="00541B8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gene expression</w:t>
            </w:r>
          </w:p>
        </w:tc>
        <w:tc>
          <w:tcPr>
            <w:tcW w:w="2070" w:type="dxa"/>
          </w:tcPr>
          <w:p w14:paraId="68DF57DC" w14:textId="6736CEAC"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Ba2h0YXI8L0F1dGhvcj48WWVhcj4yMDA5PC9ZZWFyPjxS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5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Ba2h0YXI8L0F1dGhvcj48WWVhcj4yMDA5PC9ZZWFyPjxS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5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Akhtar et al, 2009; Komarnitsky et al, 2000; Rodriguez et al, 2000)</w:t>
            </w:r>
            <w:r w:rsidRPr="00541B81">
              <w:rPr>
                <w:rFonts w:ascii="Times New Roman" w:hAnsi="Times New Roman" w:cs="Times New Roman"/>
                <w:color w:val="000000" w:themeColor="text1"/>
                <w:sz w:val="16"/>
                <w:szCs w:val="16"/>
              </w:rPr>
              <w:fldChar w:fldCharType="end"/>
            </w:r>
          </w:p>
        </w:tc>
      </w:tr>
      <w:tr w:rsidR="00385CB5" w:rsidRPr="00541B81" w14:paraId="0514F52C" w14:textId="77777777" w:rsidTr="00F03408">
        <w:trPr>
          <w:trHeight w:val="864"/>
        </w:trPr>
        <w:tc>
          <w:tcPr>
            <w:tcW w:w="1253" w:type="dxa"/>
            <w:vMerge/>
          </w:tcPr>
          <w:p w14:paraId="6F117C7A" w14:textId="77777777" w:rsidR="00385CB5" w:rsidRPr="00541B81" w:rsidRDefault="00385CB5" w:rsidP="00F03408">
            <w:pPr>
              <w:rPr>
                <w:rFonts w:ascii="Times New Roman" w:hAnsi="Times New Roman" w:cs="Times New Roman"/>
                <w:b/>
                <w:color w:val="000000" w:themeColor="text1"/>
                <w:sz w:val="20"/>
                <w:szCs w:val="20"/>
              </w:rPr>
            </w:pPr>
          </w:p>
        </w:tc>
        <w:tc>
          <w:tcPr>
            <w:tcW w:w="1375" w:type="dxa"/>
          </w:tcPr>
          <w:p w14:paraId="0CE15773"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rb10</w:t>
            </w:r>
          </w:p>
        </w:tc>
        <w:tc>
          <w:tcPr>
            <w:tcW w:w="1350" w:type="dxa"/>
          </w:tcPr>
          <w:p w14:paraId="3BE48575"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 S5</w:t>
            </w:r>
          </w:p>
        </w:tc>
        <w:tc>
          <w:tcPr>
            <w:tcW w:w="1411" w:type="dxa"/>
          </w:tcPr>
          <w:p w14:paraId="48E0B990"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703B9DE7" w14:textId="77777777" w:rsidR="00385CB5" w:rsidRPr="00192557" w:rsidRDefault="00385CB5" w:rsidP="00F03408">
            <w:pPr>
              <w:rPr>
                <w:rFonts w:ascii="Times New Roman" w:hAnsi="Times New Roman" w:cs="Times New Roman"/>
                <w:color w:val="000000" w:themeColor="text1"/>
                <w:sz w:val="20"/>
                <w:szCs w:val="20"/>
              </w:rPr>
            </w:pPr>
            <w:r w:rsidRPr="00192557">
              <w:rPr>
                <w:rFonts w:ascii="Times New Roman" w:hAnsi="Times New Roman" w:cs="Times New Roman"/>
                <w:color w:val="000000" w:themeColor="text1"/>
                <w:sz w:val="20"/>
                <w:szCs w:val="20"/>
              </w:rPr>
              <w:t>Transcription initiation</w:t>
            </w:r>
          </w:p>
          <w:p w14:paraId="3A25A9E5" w14:textId="0AE39EBA" w:rsidR="00385CB5" w:rsidRPr="00CC636C" w:rsidRDefault="00385CB5" w:rsidP="00153867">
            <w:pPr>
              <w:rPr>
                <w:rFonts w:ascii="Times New Roman" w:hAnsi="Times New Roman" w:cs="Times New Roman"/>
                <w:sz w:val="20"/>
                <w:szCs w:val="20"/>
              </w:rPr>
            </w:pPr>
            <w:r w:rsidRPr="00794C91">
              <w:rPr>
                <w:rFonts w:ascii="Times New Roman" w:hAnsi="Times New Roman" w:cs="Times New Roman"/>
                <w:sz w:val="20"/>
                <w:szCs w:val="20"/>
              </w:rPr>
              <w:t>Scaffold complex formation</w:t>
            </w:r>
            <w:r>
              <w:rPr>
                <w:rFonts w:ascii="Times New Roman" w:hAnsi="Times New Roman" w:cs="Times New Roman"/>
                <w:sz w:val="20"/>
                <w:szCs w:val="20"/>
              </w:rPr>
              <w:t xml:space="preserve"> (Mediators and some GTFs)</w:t>
            </w:r>
          </w:p>
        </w:tc>
        <w:tc>
          <w:tcPr>
            <w:tcW w:w="2070" w:type="dxa"/>
          </w:tcPr>
          <w:p w14:paraId="51F37D26" w14:textId="35AA9205"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MaXU8L0F1dGhvcj48WWVhcj4yMDA0PC9ZZWFyPjxSZWNO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MaXU8L0F1dGhvcj48WWVhcj4yMDA0PC9ZZWFyPjxSZWNO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Liu et al, 2004)</w:t>
            </w:r>
            <w:r w:rsidRPr="00541B81">
              <w:rPr>
                <w:rFonts w:ascii="Times New Roman" w:hAnsi="Times New Roman" w:cs="Times New Roman"/>
                <w:color w:val="000000" w:themeColor="text1"/>
                <w:sz w:val="16"/>
                <w:szCs w:val="16"/>
              </w:rPr>
              <w:fldChar w:fldCharType="end"/>
            </w:r>
          </w:p>
        </w:tc>
      </w:tr>
      <w:tr w:rsidR="00385CB5" w:rsidRPr="00541B81" w14:paraId="018B20C8" w14:textId="77777777" w:rsidTr="00F03408">
        <w:trPr>
          <w:trHeight w:val="576"/>
        </w:trPr>
        <w:tc>
          <w:tcPr>
            <w:tcW w:w="1253" w:type="dxa"/>
            <w:vMerge/>
          </w:tcPr>
          <w:p w14:paraId="100E4EB6" w14:textId="77777777" w:rsidR="00385CB5" w:rsidRPr="00541B81" w:rsidRDefault="00385CB5" w:rsidP="00F03408">
            <w:pPr>
              <w:rPr>
                <w:rFonts w:ascii="Times New Roman" w:hAnsi="Times New Roman" w:cs="Times New Roman"/>
                <w:b/>
                <w:color w:val="000000" w:themeColor="text1"/>
                <w:sz w:val="20"/>
                <w:szCs w:val="20"/>
              </w:rPr>
            </w:pPr>
          </w:p>
        </w:tc>
        <w:tc>
          <w:tcPr>
            <w:tcW w:w="1375" w:type="dxa"/>
          </w:tcPr>
          <w:p w14:paraId="0FEE58AA"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Bur1</w:t>
            </w:r>
          </w:p>
        </w:tc>
        <w:tc>
          <w:tcPr>
            <w:tcW w:w="1350" w:type="dxa"/>
          </w:tcPr>
          <w:p w14:paraId="45CC1C3E"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 S5, S7</w:t>
            </w:r>
          </w:p>
        </w:tc>
        <w:tc>
          <w:tcPr>
            <w:tcW w:w="1411" w:type="dxa"/>
          </w:tcPr>
          <w:p w14:paraId="42644FFD"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1D5D721B"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elongation</w:t>
            </w:r>
          </w:p>
          <w:p w14:paraId="24EF3D71"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Ctk1 stimulation</w:t>
            </w:r>
          </w:p>
        </w:tc>
        <w:tc>
          <w:tcPr>
            <w:tcW w:w="2070" w:type="dxa"/>
          </w:tcPr>
          <w:p w14:paraId="0914E468" w14:textId="4AA1EFBB"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RaXU8L0F1dGhvcj48WWVhcj4yMDEyPC9ZZWFyPjxSZWNO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RaXU8L0F1dGhvcj48WWVhcj4yMDEyPC9ZZWFyPjxSZWNO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Qiu et al, 2012; Qiu et al, 2009)</w:t>
            </w:r>
            <w:r w:rsidRPr="00541B81">
              <w:rPr>
                <w:rFonts w:ascii="Times New Roman" w:hAnsi="Times New Roman" w:cs="Times New Roman"/>
                <w:color w:val="000000" w:themeColor="text1"/>
                <w:sz w:val="16"/>
                <w:szCs w:val="16"/>
              </w:rPr>
              <w:fldChar w:fldCharType="end"/>
            </w:r>
          </w:p>
        </w:tc>
      </w:tr>
      <w:tr w:rsidR="00385CB5" w:rsidRPr="00541B81" w14:paraId="2F56081E" w14:textId="77777777" w:rsidTr="00F03408">
        <w:trPr>
          <w:trHeight w:val="576"/>
        </w:trPr>
        <w:tc>
          <w:tcPr>
            <w:tcW w:w="1253" w:type="dxa"/>
            <w:vMerge/>
          </w:tcPr>
          <w:p w14:paraId="51755892" w14:textId="77777777" w:rsidR="00385CB5" w:rsidRPr="00541B81" w:rsidRDefault="00385CB5" w:rsidP="00F03408">
            <w:pPr>
              <w:rPr>
                <w:rFonts w:ascii="Times New Roman" w:hAnsi="Times New Roman" w:cs="Times New Roman"/>
                <w:b/>
                <w:color w:val="000000" w:themeColor="text1"/>
                <w:sz w:val="20"/>
                <w:szCs w:val="20"/>
              </w:rPr>
            </w:pPr>
          </w:p>
        </w:tc>
        <w:tc>
          <w:tcPr>
            <w:tcW w:w="1375" w:type="dxa"/>
          </w:tcPr>
          <w:p w14:paraId="1DD3B08F"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Ctk1</w:t>
            </w:r>
          </w:p>
        </w:tc>
        <w:tc>
          <w:tcPr>
            <w:tcW w:w="1350" w:type="dxa"/>
          </w:tcPr>
          <w:p w14:paraId="5D2922E2"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w:t>
            </w:r>
          </w:p>
        </w:tc>
        <w:tc>
          <w:tcPr>
            <w:tcW w:w="1411" w:type="dxa"/>
          </w:tcPr>
          <w:p w14:paraId="0E2C1624"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4C5A14FB"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 xml:space="preserve">Dissociation of the GTFs </w:t>
            </w:r>
          </w:p>
          <w:p w14:paraId="36E3B9F9" w14:textId="3AD6117B" w:rsidR="00385CB5" w:rsidRPr="00541B81" w:rsidRDefault="000271B6"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00385CB5" w:rsidRPr="00541B81">
              <w:rPr>
                <w:rFonts w:ascii="Times New Roman" w:hAnsi="Times New Roman" w:cs="Times New Roman"/>
                <w:color w:val="000000" w:themeColor="text1"/>
                <w:sz w:val="20"/>
                <w:szCs w:val="20"/>
              </w:rPr>
              <w:t>re-mRNA 3’-end processing</w:t>
            </w:r>
          </w:p>
        </w:tc>
        <w:tc>
          <w:tcPr>
            <w:tcW w:w="2070" w:type="dxa"/>
          </w:tcPr>
          <w:p w14:paraId="596268A9" w14:textId="3572FBD7"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BaG48L0F1dGhvcj48WWVhcj4yMDA0PC9ZZWFyPjxSZWNO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jctNzY8L3BhZ2VzPjx2b2x1bWU+MTM8L3ZvbHVt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BaG48L0F1dGhvcj48WWVhcj4yMDA0PC9ZZWFyPjxSZWNO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jctNzY8L3BhZ2VzPjx2b2x1bWU+MTM8L3ZvbHVt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Ahn et al, 2004; Patturajan et al, 1999)</w:t>
            </w:r>
            <w:r w:rsidRPr="00541B81">
              <w:rPr>
                <w:rFonts w:ascii="Times New Roman" w:hAnsi="Times New Roman" w:cs="Times New Roman"/>
                <w:color w:val="000000" w:themeColor="text1"/>
                <w:sz w:val="16"/>
                <w:szCs w:val="16"/>
              </w:rPr>
              <w:fldChar w:fldCharType="end"/>
            </w:r>
          </w:p>
        </w:tc>
      </w:tr>
      <w:tr w:rsidR="00385CB5" w:rsidRPr="00541B81" w14:paraId="60190806" w14:textId="77777777" w:rsidTr="00F03408">
        <w:trPr>
          <w:trHeight w:val="432"/>
        </w:trPr>
        <w:tc>
          <w:tcPr>
            <w:tcW w:w="1253" w:type="dxa"/>
            <w:vMerge/>
          </w:tcPr>
          <w:p w14:paraId="12822FE2" w14:textId="77777777" w:rsidR="00385CB5" w:rsidRPr="00541B81" w:rsidRDefault="00385CB5" w:rsidP="00F03408">
            <w:pPr>
              <w:rPr>
                <w:rFonts w:ascii="Times New Roman" w:hAnsi="Times New Roman" w:cs="Times New Roman"/>
                <w:b/>
                <w:color w:val="000000" w:themeColor="text1"/>
                <w:sz w:val="20"/>
                <w:szCs w:val="20"/>
              </w:rPr>
            </w:pPr>
          </w:p>
        </w:tc>
        <w:tc>
          <w:tcPr>
            <w:tcW w:w="1375" w:type="dxa"/>
          </w:tcPr>
          <w:p w14:paraId="2773A16F"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Ess1</w:t>
            </w:r>
          </w:p>
        </w:tc>
        <w:tc>
          <w:tcPr>
            <w:tcW w:w="1350" w:type="dxa"/>
          </w:tcPr>
          <w:p w14:paraId="1A04D8DF"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3, P6</w:t>
            </w:r>
          </w:p>
        </w:tc>
        <w:tc>
          <w:tcPr>
            <w:tcW w:w="1411" w:type="dxa"/>
          </w:tcPr>
          <w:p w14:paraId="4700A9AB"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I</w:t>
            </w:r>
          </w:p>
        </w:tc>
        <w:tc>
          <w:tcPr>
            <w:tcW w:w="3319" w:type="dxa"/>
          </w:tcPr>
          <w:p w14:paraId="7F79E9F9" w14:textId="00B79906" w:rsidR="00385CB5" w:rsidRPr="00541B81" w:rsidRDefault="00385CB5" w:rsidP="00F03408">
            <w:pPr>
              <w:rPr>
                <w:rFonts w:ascii="Times New Roman" w:hAnsi="Times New Roman" w:cs="Times New Roman"/>
                <w:color w:val="000000" w:themeColor="text1"/>
                <w:sz w:val="20"/>
                <w:szCs w:val="20"/>
              </w:rPr>
            </w:pPr>
            <w:r w:rsidRPr="00192557">
              <w:rPr>
                <w:rFonts w:ascii="Times New Roman" w:hAnsi="Times New Roman" w:cs="Times New Roman"/>
                <w:sz w:val="20"/>
                <w:szCs w:val="20"/>
              </w:rPr>
              <w:t xml:space="preserve">CTD </w:t>
            </w:r>
            <w:r>
              <w:rPr>
                <w:rFonts w:ascii="Times New Roman" w:hAnsi="Times New Roman" w:cs="Times New Roman"/>
                <w:sz w:val="20"/>
                <w:szCs w:val="20"/>
              </w:rPr>
              <w:t>s</w:t>
            </w:r>
            <w:r w:rsidR="00F03408">
              <w:rPr>
                <w:rFonts w:ascii="Times New Roman" w:hAnsi="Times New Roman" w:cs="Times New Roman"/>
                <w:sz w:val="20"/>
                <w:szCs w:val="20"/>
              </w:rPr>
              <w:t>caffold formation</w:t>
            </w:r>
          </w:p>
        </w:tc>
        <w:tc>
          <w:tcPr>
            <w:tcW w:w="2070" w:type="dxa"/>
          </w:tcPr>
          <w:p w14:paraId="0311E208" w14:textId="4DC01E14"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IYW5lczwvQXV0aG9yPjxZZWFyPjIwMTQ8L1llYXI+PFJl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zMTYtMzM8L3BhZ2VzPjx2b2x1bWU+MTgzOTwvdm9s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IYW5lczwvQXV0aG9yPjxZZWFyPjIwMTQ8L1llYXI+PFJl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zMTYtMzM8L3BhZ2VzPjx2b2x1bWU+MTgzOTwvdm9s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Hanes, 2014; Morris et al, 1999)</w:t>
            </w:r>
            <w:r w:rsidRPr="00541B81">
              <w:rPr>
                <w:rFonts w:ascii="Times New Roman" w:hAnsi="Times New Roman" w:cs="Times New Roman"/>
                <w:color w:val="000000" w:themeColor="text1"/>
                <w:sz w:val="16"/>
                <w:szCs w:val="16"/>
              </w:rPr>
              <w:fldChar w:fldCharType="end"/>
            </w:r>
          </w:p>
        </w:tc>
      </w:tr>
      <w:tr w:rsidR="00385CB5" w:rsidRPr="00541B81" w14:paraId="10FF75C1" w14:textId="77777777" w:rsidTr="00F03408">
        <w:trPr>
          <w:trHeight w:val="576"/>
        </w:trPr>
        <w:tc>
          <w:tcPr>
            <w:tcW w:w="1253" w:type="dxa"/>
            <w:vMerge/>
          </w:tcPr>
          <w:p w14:paraId="3B55B416" w14:textId="77777777" w:rsidR="00385CB5" w:rsidRPr="00541B81" w:rsidRDefault="00385CB5" w:rsidP="00F03408">
            <w:pPr>
              <w:rPr>
                <w:rFonts w:ascii="Times New Roman" w:hAnsi="Times New Roman" w:cs="Times New Roman"/>
                <w:b/>
                <w:color w:val="000000" w:themeColor="text1"/>
                <w:sz w:val="20"/>
                <w:szCs w:val="20"/>
              </w:rPr>
            </w:pPr>
          </w:p>
        </w:tc>
        <w:tc>
          <w:tcPr>
            <w:tcW w:w="1375" w:type="dxa"/>
          </w:tcPr>
          <w:p w14:paraId="61EA7BAB"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Rrd1</w:t>
            </w:r>
          </w:p>
        </w:tc>
        <w:tc>
          <w:tcPr>
            <w:tcW w:w="1350" w:type="dxa"/>
          </w:tcPr>
          <w:p w14:paraId="7B973A7D"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3, P6</w:t>
            </w:r>
          </w:p>
        </w:tc>
        <w:tc>
          <w:tcPr>
            <w:tcW w:w="1411" w:type="dxa"/>
          </w:tcPr>
          <w:p w14:paraId="73ABD8C6"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I</w:t>
            </w:r>
          </w:p>
        </w:tc>
        <w:tc>
          <w:tcPr>
            <w:tcW w:w="3319" w:type="dxa"/>
          </w:tcPr>
          <w:p w14:paraId="22A81E71"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 xml:space="preserve">Transcription elongation during </w:t>
            </w:r>
            <w:r>
              <w:rPr>
                <w:rFonts w:ascii="Times New Roman" w:hAnsi="Times New Roman" w:cs="Times New Roman"/>
                <w:color w:val="000000" w:themeColor="text1"/>
                <w:sz w:val="20"/>
                <w:szCs w:val="20"/>
              </w:rPr>
              <w:t>transcriptional stress</w:t>
            </w:r>
          </w:p>
        </w:tc>
        <w:tc>
          <w:tcPr>
            <w:tcW w:w="2070" w:type="dxa"/>
          </w:tcPr>
          <w:p w14:paraId="26A487EE" w14:textId="619B1719"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Kb3V2ZXQ8L0F1dGhvcj48WWVhcj4yMDEwPC9ZZWFyPjxS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Kb3V2ZXQ8L0F1dGhvcj48WWVhcj4yMDEwPC9ZZWFyPjxS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Jouvet et al, 2010; Poschmann et al, 2011)</w:t>
            </w:r>
            <w:r w:rsidRPr="00541B81">
              <w:rPr>
                <w:rFonts w:ascii="Times New Roman" w:hAnsi="Times New Roman" w:cs="Times New Roman"/>
                <w:color w:val="000000" w:themeColor="text1"/>
                <w:sz w:val="16"/>
                <w:szCs w:val="16"/>
              </w:rPr>
              <w:fldChar w:fldCharType="end"/>
            </w:r>
          </w:p>
        </w:tc>
      </w:tr>
      <w:tr w:rsidR="00385CB5" w:rsidRPr="00541B81" w14:paraId="70B3C2CA" w14:textId="77777777" w:rsidTr="00F03408">
        <w:trPr>
          <w:trHeight w:val="576"/>
        </w:trPr>
        <w:tc>
          <w:tcPr>
            <w:tcW w:w="1253" w:type="dxa"/>
            <w:vMerge/>
          </w:tcPr>
          <w:p w14:paraId="33551ABF" w14:textId="77777777" w:rsidR="00385CB5" w:rsidRPr="00541B81" w:rsidRDefault="00385CB5" w:rsidP="00F03408">
            <w:pPr>
              <w:rPr>
                <w:rFonts w:ascii="Times New Roman" w:hAnsi="Times New Roman" w:cs="Times New Roman"/>
                <w:b/>
                <w:color w:val="000000" w:themeColor="text1"/>
                <w:sz w:val="20"/>
                <w:szCs w:val="20"/>
              </w:rPr>
            </w:pPr>
          </w:p>
        </w:tc>
        <w:tc>
          <w:tcPr>
            <w:tcW w:w="1375" w:type="dxa"/>
          </w:tcPr>
          <w:p w14:paraId="62EFDC9D"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Asr1</w:t>
            </w:r>
          </w:p>
        </w:tc>
        <w:tc>
          <w:tcPr>
            <w:tcW w:w="1350" w:type="dxa"/>
          </w:tcPr>
          <w:p w14:paraId="26EF5AF6"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K1720</w:t>
            </w:r>
          </w:p>
          <w:p w14:paraId="478166BC"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K1725</w:t>
            </w:r>
          </w:p>
        </w:tc>
        <w:tc>
          <w:tcPr>
            <w:tcW w:w="1411" w:type="dxa"/>
          </w:tcPr>
          <w:p w14:paraId="4A4F0C31"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Ub</w:t>
            </w:r>
          </w:p>
        </w:tc>
        <w:tc>
          <w:tcPr>
            <w:tcW w:w="3319" w:type="dxa"/>
          </w:tcPr>
          <w:p w14:paraId="5593A218" w14:textId="64059858" w:rsidR="00385CB5" w:rsidRPr="00541B81" w:rsidRDefault="005417B3" w:rsidP="00F03408">
            <w:pPr>
              <w:rPr>
                <w:rFonts w:ascii="Times New Roman" w:hAnsi="Times New Roman" w:cs="Times New Roman"/>
                <w:color w:val="000000" w:themeColor="text1"/>
                <w:sz w:val="20"/>
                <w:szCs w:val="20"/>
              </w:rPr>
            </w:pPr>
            <w:r>
              <w:rPr>
                <w:rFonts w:ascii="Times New Roman" w:hAnsi="Times New Roman" w:cs="Times New Roman"/>
                <w:sz w:val="20"/>
                <w:szCs w:val="20"/>
              </w:rPr>
              <w:t>Transcription initiation</w:t>
            </w:r>
          </w:p>
        </w:tc>
        <w:tc>
          <w:tcPr>
            <w:tcW w:w="2070" w:type="dxa"/>
          </w:tcPr>
          <w:p w14:paraId="1BBE5AF2" w14:textId="3A8A5D7E"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EYXVsbnk8L0F1dGhvcj48WWVhcj4yMDA4PC9ZZWFyPjxS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k2NDktNTQ8L3BhZ2VzPjx2b2x1bWU+MTA1PC92b2x1bWU+PG51bWJlcj41MDwvbnVtYmVyPjxr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EYXVsbnk8L0F1dGhvcj48WWVhcj4yMDA4PC9ZZWFyPjxS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k2NDktNTQ8L3BhZ2VzPjx2b2x1bWU+MTA1PC92b2x1bWU+PG51bWJlcj41MDwvbnVtYmVyPjxr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Daulny et al, 2008)</w:t>
            </w:r>
            <w:r w:rsidRPr="00541B81">
              <w:rPr>
                <w:rFonts w:ascii="Times New Roman" w:hAnsi="Times New Roman" w:cs="Times New Roman"/>
                <w:color w:val="000000" w:themeColor="text1"/>
                <w:sz w:val="16"/>
                <w:szCs w:val="16"/>
              </w:rPr>
              <w:fldChar w:fldCharType="end"/>
            </w:r>
          </w:p>
        </w:tc>
      </w:tr>
      <w:tr w:rsidR="00385CB5" w:rsidRPr="00541B81" w14:paraId="23D1B9EF" w14:textId="77777777" w:rsidTr="00F03408">
        <w:trPr>
          <w:trHeight w:val="576"/>
        </w:trPr>
        <w:tc>
          <w:tcPr>
            <w:tcW w:w="1253" w:type="dxa"/>
            <w:vMerge w:val="restart"/>
          </w:tcPr>
          <w:p w14:paraId="3B44A729" w14:textId="77777777" w:rsidR="00385CB5" w:rsidRPr="005635D9" w:rsidRDefault="00385CB5" w:rsidP="00F03408">
            <w:pPr>
              <w:rPr>
                <w:rFonts w:ascii="Times New Roman" w:hAnsi="Times New Roman" w:cs="Times New Roman"/>
                <w:color w:val="000000" w:themeColor="text1"/>
                <w:sz w:val="20"/>
                <w:szCs w:val="20"/>
              </w:rPr>
            </w:pPr>
            <w:r w:rsidRPr="005635D9">
              <w:rPr>
                <w:rFonts w:ascii="Times New Roman" w:hAnsi="Times New Roman" w:cs="Times New Roman"/>
                <w:color w:val="000000" w:themeColor="text1"/>
                <w:sz w:val="20"/>
                <w:szCs w:val="20"/>
              </w:rPr>
              <w:t>Mammal</w:t>
            </w:r>
          </w:p>
        </w:tc>
        <w:tc>
          <w:tcPr>
            <w:tcW w:w="1375" w:type="dxa"/>
          </w:tcPr>
          <w:p w14:paraId="53CD9966"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CDK7</w:t>
            </w:r>
          </w:p>
        </w:tc>
        <w:tc>
          <w:tcPr>
            <w:tcW w:w="1350" w:type="dxa"/>
          </w:tcPr>
          <w:p w14:paraId="1182BF2A"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5, S7</w:t>
            </w:r>
          </w:p>
        </w:tc>
        <w:tc>
          <w:tcPr>
            <w:tcW w:w="1411" w:type="dxa"/>
          </w:tcPr>
          <w:p w14:paraId="5FEC7151"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0CC42013"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initiation</w:t>
            </w:r>
          </w:p>
          <w:p w14:paraId="5B0F1EBD" w14:textId="023F305A" w:rsidR="00385CB5" w:rsidRPr="00541B81" w:rsidRDefault="000271B6"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00385CB5" w:rsidRPr="00541B81">
              <w:rPr>
                <w:rFonts w:ascii="Times New Roman" w:hAnsi="Times New Roman" w:cs="Times New Roman"/>
                <w:color w:val="000000" w:themeColor="text1"/>
                <w:sz w:val="20"/>
                <w:szCs w:val="20"/>
              </w:rPr>
              <w:t>re-mRNA 3’-end processing</w:t>
            </w:r>
          </w:p>
        </w:tc>
        <w:tc>
          <w:tcPr>
            <w:tcW w:w="2070" w:type="dxa"/>
          </w:tcPr>
          <w:p w14:paraId="6E1B2E72" w14:textId="6EEB1CEA"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HbG92ZXItQ3V0dGVyPC9BdXRob3I+PFllYXI+MjAwOTwv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HbG92ZXItQ3V0dGVyPC9BdXRob3I+PFllYXI+MjAwOTwv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Glover-Cutter et al, 2009)</w:t>
            </w:r>
            <w:r w:rsidRPr="00541B81">
              <w:rPr>
                <w:rFonts w:ascii="Times New Roman" w:hAnsi="Times New Roman" w:cs="Times New Roman"/>
                <w:color w:val="000000" w:themeColor="text1"/>
                <w:sz w:val="16"/>
                <w:szCs w:val="16"/>
              </w:rPr>
              <w:fldChar w:fldCharType="end"/>
            </w:r>
          </w:p>
        </w:tc>
      </w:tr>
      <w:tr w:rsidR="00385CB5" w:rsidRPr="00541B81" w14:paraId="3A22F76D" w14:textId="77777777" w:rsidTr="00F03408">
        <w:trPr>
          <w:trHeight w:val="792"/>
        </w:trPr>
        <w:tc>
          <w:tcPr>
            <w:tcW w:w="1253" w:type="dxa"/>
            <w:vMerge/>
          </w:tcPr>
          <w:p w14:paraId="3FD6DCAB"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30DC539B"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CDK8</w:t>
            </w:r>
          </w:p>
        </w:tc>
        <w:tc>
          <w:tcPr>
            <w:tcW w:w="1350" w:type="dxa"/>
          </w:tcPr>
          <w:p w14:paraId="0F801FBA"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 S5</w:t>
            </w:r>
          </w:p>
        </w:tc>
        <w:tc>
          <w:tcPr>
            <w:tcW w:w="1411" w:type="dxa"/>
          </w:tcPr>
          <w:p w14:paraId="414DE1CF"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63DCA7BA"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initiation</w:t>
            </w:r>
          </w:p>
          <w:p w14:paraId="231B6922" w14:textId="21D61634" w:rsidR="00385CB5" w:rsidRPr="00541B81" w:rsidRDefault="00385CB5" w:rsidP="00153867">
            <w:pPr>
              <w:rPr>
                <w:rFonts w:ascii="Times New Roman" w:hAnsi="Times New Roman" w:cs="Times New Roman"/>
                <w:color w:val="000000" w:themeColor="text1"/>
                <w:sz w:val="20"/>
                <w:szCs w:val="20"/>
              </w:rPr>
            </w:pPr>
            <w:r w:rsidRPr="00794C91">
              <w:rPr>
                <w:rFonts w:ascii="Times New Roman" w:hAnsi="Times New Roman" w:cs="Times New Roman"/>
                <w:sz w:val="20"/>
                <w:szCs w:val="20"/>
              </w:rPr>
              <w:t>Scaffold complex formation</w:t>
            </w:r>
            <w:r>
              <w:rPr>
                <w:rFonts w:ascii="Times New Roman" w:hAnsi="Times New Roman" w:cs="Times New Roman"/>
                <w:sz w:val="20"/>
                <w:szCs w:val="20"/>
              </w:rPr>
              <w:t xml:space="preserve"> (Mediators and some GTFs)</w:t>
            </w:r>
          </w:p>
        </w:tc>
        <w:tc>
          <w:tcPr>
            <w:tcW w:w="2070" w:type="dxa"/>
          </w:tcPr>
          <w:p w14:paraId="6D9CF9AB" w14:textId="5E11A3E1"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r>
            <w:r w:rsidR="00A0283A">
              <w:rPr>
                <w:rFonts w:ascii="Times New Roman" w:hAnsi="Times New Roman" w:cs="Times New Roman"/>
                <w:color w:val="000000" w:themeColor="text1"/>
                <w:sz w:val="16"/>
                <w:szCs w:val="16"/>
              </w:rPr>
              <w:instrText xml:space="preserve"> ADDIN EN.CITE &lt;EndNote&gt;&lt;Cite&gt;&lt;Author&gt;Galbraith&lt;/Author&gt;&lt;Year&gt;2010&lt;/Year&gt;&lt;RecNum&gt;612&lt;/RecNum&gt;&lt;DisplayText&gt;(Galbraith et al, 2010)&lt;/DisplayText&gt;&lt;record&gt;&lt;rec-number&gt;612&lt;/rec-number&gt;&lt;foreign-keys&gt;&lt;key app="EN" db-id="9zpz22v2hpr0aeexzelp9rxqerswdr2ez5xr"&gt;612&lt;/key&gt;&lt;/foreign-keys&gt;&lt;ref-type name="Journal Article"&gt;17&lt;/ref-type&gt;&lt;contributors&gt;&lt;authors&gt;&lt;author&gt;Galbraith, M. D.&lt;/author&gt;&lt;author&gt;Donner, A. J.&lt;/author&gt;&lt;author&gt;Espinosa, J. M.&lt;/author&gt;&lt;/authors&gt;&lt;/contributors&gt;&lt;auth-address&gt;University of Colorado, Boulder, USA.&lt;/auth-address&gt;&lt;titles&gt;&lt;title&gt;CDK8: a positive regulator of transcription&lt;/title&gt;&lt;secondary-title&gt;Transcription&lt;/secondary-title&gt;&lt;alt-title&gt;Transcription&lt;/alt-title&gt;&lt;/titles&gt;&lt;periodical&gt;&lt;full-title&gt;Transcription&lt;/full-title&gt;&lt;/periodical&gt;&lt;alt-periodical&gt;&lt;full-title&gt;Transcription&lt;/full-title&gt;&lt;/alt-periodical&gt;&lt;pages&gt;4-12&lt;/pages&gt;&lt;volume&gt;1&lt;/volume&gt;&lt;number&gt;1&lt;/number&gt;&lt;keywords&gt;&lt;keyword&gt;Animals&lt;/keyword&gt;&lt;keyword&gt;Cyclin-Dependent Kinase 8/*metabolism&lt;/keyword&gt;&lt;keyword&gt;Cyclin-Dependent Kinases/metabolism&lt;/keyword&gt;&lt;keyword&gt;Gene Expression Regulation&lt;/keyword&gt;&lt;keyword&gt;Humans&lt;/keyword&gt;&lt;keyword&gt;Mediator Complex&lt;/keyword&gt;&lt;keyword&gt;RNA Polymerase II/metabolism&lt;/keyword&gt;&lt;keyword&gt;*Transcription, Genetic&lt;/keyword&gt;&lt;keyword&gt;Transcriptional Activation&lt;/keyword&gt;&lt;keyword&gt;Yeasts/metabolism&lt;/keyword&gt;&lt;/keywords&gt;&lt;dates&gt;&lt;year&gt;2010&lt;/year&gt;&lt;pub-dates&gt;&lt;date&gt;Jul-Aug&lt;/date&gt;&lt;/pub-dates&gt;&lt;/dates&gt;&lt;isbn&gt;2154-1272 (Electronic)&amp;#xD;2154-1272 (Linking)&lt;/isbn&gt;&lt;accession-num&gt;21327159&lt;/accession-num&gt;&lt;urls&gt;&lt;related-urls&gt;&lt;url&gt;http://www.ncbi.nlm.nih.gov/pubmed/21327159&lt;/url&gt;&lt;/related-urls&gt;&lt;/urls&gt;&lt;custom2&gt;3035184&lt;/custom2&gt;&lt;electronic-resource-num&gt;10.4161/trns.1.1.12373&lt;/electronic-resource-num&gt;&lt;/record&gt;&lt;/Cite&gt;&lt;/EndNote&gt;</w:instrText>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Galbraith et al, 2010)</w:t>
            </w:r>
            <w:r w:rsidRPr="00541B81">
              <w:rPr>
                <w:rFonts w:ascii="Times New Roman" w:hAnsi="Times New Roman" w:cs="Times New Roman"/>
                <w:color w:val="000000" w:themeColor="text1"/>
                <w:sz w:val="16"/>
                <w:szCs w:val="16"/>
              </w:rPr>
              <w:fldChar w:fldCharType="end"/>
            </w:r>
          </w:p>
        </w:tc>
      </w:tr>
      <w:tr w:rsidR="00385CB5" w:rsidRPr="00541B81" w14:paraId="0470762F" w14:textId="77777777" w:rsidTr="00F03408">
        <w:trPr>
          <w:trHeight w:val="576"/>
        </w:trPr>
        <w:tc>
          <w:tcPr>
            <w:tcW w:w="1253" w:type="dxa"/>
            <w:vMerge/>
          </w:tcPr>
          <w:p w14:paraId="6A7AF66C"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0A4C87AC"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BRD4</w:t>
            </w:r>
          </w:p>
        </w:tc>
        <w:tc>
          <w:tcPr>
            <w:tcW w:w="1350" w:type="dxa"/>
          </w:tcPr>
          <w:p w14:paraId="34FD7D52"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w:t>
            </w:r>
          </w:p>
        </w:tc>
        <w:tc>
          <w:tcPr>
            <w:tcW w:w="1411" w:type="dxa"/>
          </w:tcPr>
          <w:p w14:paraId="7BBD703A"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2D875F2D"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elongation</w:t>
            </w:r>
          </w:p>
          <w:p w14:paraId="3D5B0FCC"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roofErr w:type="spellStart"/>
            <w:r w:rsidRPr="00541B81">
              <w:rPr>
                <w:rFonts w:ascii="Times New Roman" w:hAnsi="Times New Roman" w:cs="Times New Roman"/>
                <w:color w:val="000000" w:themeColor="text1"/>
                <w:sz w:val="20"/>
                <w:szCs w:val="20"/>
              </w:rPr>
              <w:t>TEFb</w:t>
            </w:r>
            <w:proofErr w:type="spellEnd"/>
            <w:r w:rsidRPr="00541B8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s</w:t>
            </w:r>
            <w:r w:rsidRPr="00541B81">
              <w:rPr>
                <w:rFonts w:ascii="Times New Roman" w:hAnsi="Times New Roman" w:cs="Times New Roman"/>
                <w:color w:val="000000" w:themeColor="text1"/>
                <w:sz w:val="20"/>
                <w:szCs w:val="20"/>
              </w:rPr>
              <w:t>timulation</w:t>
            </w:r>
          </w:p>
        </w:tc>
        <w:tc>
          <w:tcPr>
            <w:tcW w:w="2070" w:type="dxa"/>
          </w:tcPr>
          <w:p w14:paraId="6979E5C4" w14:textId="223D6F57"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EZXZhaWFoPC9BdXRob3I+PFllYXI+MjAxMjwvWWVhcj48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NjkyNy0zMjwvcGFnZXM+PHZvbHVtZT4xMDk8L3ZvbHVtZT48bnVtYmVyPjE4PC9udW1iZXI+PGVk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EZXZhaWFoPC9BdXRob3I+PFllYXI+MjAxMjwvWWVhcj48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NjkyNy0zMjwvcGFnZXM+PHZvbHVtZT4xMDk8L3ZvbHVtZT48bnVtYmVyPjE4PC9udW1iZXI+PGVk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Devaiah et al, 2012; Itzen et al, 2014)</w:t>
            </w:r>
            <w:r w:rsidRPr="00541B81">
              <w:rPr>
                <w:rFonts w:ascii="Times New Roman" w:hAnsi="Times New Roman" w:cs="Times New Roman"/>
                <w:color w:val="000000" w:themeColor="text1"/>
                <w:sz w:val="16"/>
                <w:szCs w:val="16"/>
              </w:rPr>
              <w:fldChar w:fldCharType="end"/>
            </w:r>
          </w:p>
        </w:tc>
      </w:tr>
      <w:tr w:rsidR="00385CB5" w:rsidRPr="00541B81" w14:paraId="19A1AB1D" w14:textId="77777777" w:rsidTr="00F03408">
        <w:trPr>
          <w:trHeight w:val="864"/>
        </w:trPr>
        <w:tc>
          <w:tcPr>
            <w:tcW w:w="1253" w:type="dxa"/>
            <w:vMerge/>
          </w:tcPr>
          <w:p w14:paraId="6972A4B7"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6E25F0CC"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CDK9</w:t>
            </w:r>
          </w:p>
        </w:tc>
        <w:tc>
          <w:tcPr>
            <w:tcW w:w="1350" w:type="dxa"/>
          </w:tcPr>
          <w:p w14:paraId="4093A6AA" w14:textId="77777777" w:rsidR="00385CB5" w:rsidRPr="00541B81" w:rsidRDefault="00385CB5" w:rsidP="00F03408">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2, S5, </w:t>
            </w:r>
            <w:r w:rsidRPr="00541B81">
              <w:rPr>
                <w:rFonts w:ascii="Times New Roman" w:hAnsi="Times New Roman" w:cs="Times New Roman"/>
                <w:color w:val="000000" w:themeColor="text1"/>
                <w:sz w:val="20"/>
                <w:szCs w:val="20"/>
              </w:rPr>
              <w:t>S7, T4</w:t>
            </w:r>
          </w:p>
        </w:tc>
        <w:tc>
          <w:tcPr>
            <w:tcW w:w="1411" w:type="dxa"/>
          </w:tcPr>
          <w:p w14:paraId="7B6D989A"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36844BC6"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 xml:space="preserve">Transcription elongation </w:t>
            </w:r>
          </w:p>
          <w:p w14:paraId="0C5BC047"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 xml:space="preserve">Transition </w:t>
            </w:r>
            <w:r>
              <w:rPr>
                <w:rFonts w:ascii="Times New Roman" w:hAnsi="Times New Roman" w:cs="Times New Roman"/>
                <w:color w:val="000000" w:themeColor="text1"/>
                <w:sz w:val="20"/>
                <w:szCs w:val="20"/>
              </w:rPr>
              <w:t>from initiation to elongation</w:t>
            </w:r>
          </w:p>
        </w:tc>
        <w:tc>
          <w:tcPr>
            <w:tcW w:w="2070" w:type="dxa"/>
          </w:tcPr>
          <w:p w14:paraId="36EC1300" w14:textId="2A09E3AC"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CcmVzPC9BdXRob3I+PFllYXI+MjAwODwvWWVhcj48UmVj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==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CcmVzPC9BdXRob3I+PFllYXI+MjAwODwvWWVhcj48UmVj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==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Bres et al, 2008; Hsin et al, 2014; Marshall et al, 1996)</w:t>
            </w:r>
            <w:r w:rsidRPr="00541B81">
              <w:rPr>
                <w:rFonts w:ascii="Times New Roman" w:hAnsi="Times New Roman" w:cs="Times New Roman"/>
                <w:color w:val="000000" w:themeColor="text1"/>
                <w:sz w:val="16"/>
                <w:szCs w:val="16"/>
              </w:rPr>
              <w:fldChar w:fldCharType="end"/>
            </w:r>
          </w:p>
        </w:tc>
      </w:tr>
      <w:tr w:rsidR="00385CB5" w:rsidRPr="00541B81" w14:paraId="0549727A" w14:textId="77777777" w:rsidTr="00F03408">
        <w:trPr>
          <w:trHeight w:val="720"/>
        </w:trPr>
        <w:tc>
          <w:tcPr>
            <w:tcW w:w="1253" w:type="dxa"/>
            <w:vMerge/>
          </w:tcPr>
          <w:p w14:paraId="6A2E2F48"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08D8BC65" w14:textId="77777777" w:rsidR="00385CB5" w:rsidRPr="00541B81" w:rsidRDefault="00385CB5"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DK12</w:t>
            </w:r>
          </w:p>
        </w:tc>
        <w:tc>
          <w:tcPr>
            <w:tcW w:w="1350" w:type="dxa"/>
          </w:tcPr>
          <w:p w14:paraId="7DC01CFE"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 S5</w:t>
            </w:r>
          </w:p>
        </w:tc>
        <w:tc>
          <w:tcPr>
            <w:tcW w:w="1411" w:type="dxa"/>
          </w:tcPr>
          <w:p w14:paraId="4E254637"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07039542"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elongation</w:t>
            </w:r>
          </w:p>
          <w:p w14:paraId="2F81C052" w14:textId="10FFE6F2" w:rsidR="00385CB5" w:rsidRPr="00541B81" w:rsidRDefault="000271B6"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00385CB5" w:rsidRPr="00541B81">
              <w:rPr>
                <w:rFonts w:ascii="Times New Roman" w:hAnsi="Times New Roman" w:cs="Times New Roman"/>
                <w:color w:val="000000" w:themeColor="text1"/>
                <w:sz w:val="20"/>
                <w:szCs w:val="20"/>
              </w:rPr>
              <w:t>re-mRNA 3’-end processing</w:t>
            </w:r>
          </w:p>
        </w:tc>
        <w:tc>
          <w:tcPr>
            <w:tcW w:w="2070" w:type="dxa"/>
          </w:tcPr>
          <w:p w14:paraId="1FBBDE3C" w14:textId="63279563"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CYXJ0a293aWFrPC9BdXRob3I+PFllYXI+MjAxMDwvWWVh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M1MDU8L3BhZ2VzPjx2b2x1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CYXJ0a293aWFrPC9BdXRob3I+PFllYXI+MjAxMDwvWWVh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M1MDU8L3BhZ2VzPjx2b2x1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Bartkowiak et al, 2010; Bosken et al, 2014; Davidson et al, 2014)</w:t>
            </w:r>
            <w:r w:rsidRPr="00541B81">
              <w:rPr>
                <w:rFonts w:ascii="Times New Roman" w:hAnsi="Times New Roman" w:cs="Times New Roman"/>
                <w:color w:val="000000" w:themeColor="text1"/>
                <w:sz w:val="16"/>
                <w:szCs w:val="16"/>
              </w:rPr>
              <w:fldChar w:fldCharType="end"/>
            </w:r>
          </w:p>
        </w:tc>
      </w:tr>
      <w:tr w:rsidR="00385CB5" w:rsidRPr="00541B81" w14:paraId="630B3B35" w14:textId="77777777" w:rsidTr="00F03408">
        <w:trPr>
          <w:trHeight w:val="720"/>
        </w:trPr>
        <w:tc>
          <w:tcPr>
            <w:tcW w:w="1253" w:type="dxa"/>
            <w:vMerge/>
          </w:tcPr>
          <w:p w14:paraId="6DB95B27"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7AEAE724" w14:textId="77777777" w:rsidR="00385CB5" w:rsidRPr="00541B81" w:rsidRDefault="00385CB5"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DK13</w:t>
            </w:r>
          </w:p>
        </w:tc>
        <w:tc>
          <w:tcPr>
            <w:tcW w:w="1350" w:type="dxa"/>
          </w:tcPr>
          <w:p w14:paraId="20B25993"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w:t>
            </w:r>
          </w:p>
        </w:tc>
        <w:tc>
          <w:tcPr>
            <w:tcW w:w="1411" w:type="dxa"/>
          </w:tcPr>
          <w:p w14:paraId="75231BDD"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5EF0E7B7"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 xml:space="preserve">Transcription elongation </w:t>
            </w:r>
          </w:p>
          <w:p w14:paraId="5AF65030" w14:textId="77777777" w:rsidR="00385CB5" w:rsidRPr="00541B81" w:rsidRDefault="00385CB5" w:rsidP="00F03408">
            <w:pPr>
              <w:rPr>
                <w:rFonts w:ascii="Times New Roman" w:hAnsi="Times New Roman" w:cs="Times New Roman"/>
                <w:color w:val="000000" w:themeColor="text1"/>
                <w:sz w:val="20"/>
                <w:szCs w:val="20"/>
              </w:rPr>
            </w:pPr>
            <w:proofErr w:type="spellStart"/>
            <w:proofErr w:type="gramStart"/>
            <w:r w:rsidRPr="00541B81">
              <w:rPr>
                <w:rFonts w:ascii="Times New Roman" w:hAnsi="Times New Roman" w:cs="Times New Roman"/>
                <w:color w:val="000000" w:themeColor="text1"/>
                <w:sz w:val="20"/>
                <w:szCs w:val="20"/>
              </w:rPr>
              <w:t>snRNA</w:t>
            </w:r>
            <w:proofErr w:type="spellEnd"/>
            <w:proofErr w:type="gramEnd"/>
            <w:r w:rsidRPr="00541B81">
              <w:rPr>
                <w:rFonts w:ascii="Times New Roman" w:hAnsi="Times New Roman" w:cs="Times New Roman"/>
                <w:color w:val="000000" w:themeColor="text1"/>
                <w:sz w:val="20"/>
                <w:szCs w:val="20"/>
              </w:rPr>
              <w:t xml:space="preserve"> and </w:t>
            </w:r>
            <w:proofErr w:type="spellStart"/>
            <w:r w:rsidRPr="00541B81">
              <w:rPr>
                <w:rFonts w:ascii="Times New Roman" w:hAnsi="Times New Roman" w:cs="Times New Roman"/>
                <w:color w:val="000000" w:themeColor="text1"/>
                <w:sz w:val="20"/>
                <w:szCs w:val="20"/>
              </w:rPr>
              <w:t>snoRNA</w:t>
            </w:r>
            <w:proofErr w:type="spellEnd"/>
            <w:r w:rsidRPr="00541B81">
              <w:rPr>
                <w:rFonts w:ascii="Times New Roman" w:hAnsi="Times New Roman" w:cs="Times New Roman"/>
                <w:color w:val="000000" w:themeColor="text1"/>
                <w:sz w:val="20"/>
                <w:szCs w:val="20"/>
              </w:rPr>
              <w:t xml:space="preserve"> gene regulation</w:t>
            </w:r>
          </w:p>
        </w:tc>
        <w:tc>
          <w:tcPr>
            <w:tcW w:w="2070" w:type="dxa"/>
          </w:tcPr>
          <w:p w14:paraId="366F332E" w14:textId="6D4EAF7B"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CYXJ0a293aWFrPC9BdXRob3I+PFllYXI+MjAxMDwvWWVh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M1MDU8L3BhZ2VzPjx2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CYXJ0a293aWFrPC9BdXRob3I+PFllYXI+MjAxMDwvWWVh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M1MDU8L3BhZ2VzPjx2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Bartkowiak et al, 2010; Bosken et al, 2014; Liang et al, 2015)</w:t>
            </w:r>
            <w:r w:rsidRPr="00541B81">
              <w:rPr>
                <w:rFonts w:ascii="Times New Roman" w:hAnsi="Times New Roman" w:cs="Times New Roman"/>
                <w:color w:val="000000" w:themeColor="text1"/>
                <w:sz w:val="16"/>
                <w:szCs w:val="16"/>
              </w:rPr>
              <w:fldChar w:fldCharType="end"/>
            </w:r>
          </w:p>
        </w:tc>
      </w:tr>
      <w:tr w:rsidR="00385CB5" w:rsidRPr="00541B81" w14:paraId="59602D95" w14:textId="77777777" w:rsidTr="00F03408">
        <w:trPr>
          <w:trHeight w:val="432"/>
        </w:trPr>
        <w:tc>
          <w:tcPr>
            <w:tcW w:w="1253" w:type="dxa"/>
            <w:vMerge/>
          </w:tcPr>
          <w:p w14:paraId="40EB55BE"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1F452CAC"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DNA-PK</w:t>
            </w:r>
          </w:p>
        </w:tc>
        <w:tc>
          <w:tcPr>
            <w:tcW w:w="1350" w:type="dxa"/>
          </w:tcPr>
          <w:p w14:paraId="3BCF835F"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2, S5, S7</w:t>
            </w:r>
          </w:p>
        </w:tc>
        <w:tc>
          <w:tcPr>
            <w:tcW w:w="1411" w:type="dxa"/>
          </w:tcPr>
          <w:p w14:paraId="22EFB8E4"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6194D373"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 xml:space="preserve">Transcription elongation </w:t>
            </w:r>
          </w:p>
        </w:tc>
        <w:tc>
          <w:tcPr>
            <w:tcW w:w="2070" w:type="dxa"/>
          </w:tcPr>
          <w:p w14:paraId="2580CDB4" w14:textId="4599C881"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UeWFnaTwvQXV0aG9yPjxZZWFyPjIwMTE8L1llYXI+PFJl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UeWFnaTwvQXV0aG9yPjxZZWFyPjIwMTE8L1llYXI+PFJl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Tyagi et al, 2011)</w:t>
            </w:r>
            <w:r w:rsidRPr="00541B81">
              <w:rPr>
                <w:rFonts w:ascii="Times New Roman" w:hAnsi="Times New Roman" w:cs="Times New Roman"/>
                <w:color w:val="000000" w:themeColor="text1"/>
                <w:sz w:val="16"/>
                <w:szCs w:val="16"/>
              </w:rPr>
              <w:fldChar w:fldCharType="end"/>
            </w:r>
          </w:p>
        </w:tc>
      </w:tr>
      <w:tr w:rsidR="00385CB5" w:rsidRPr="00541B81" w14:paraId="0E236DB8" w14:textId="77777777" w:rsidTr="00F03408">
        <w:trPr>
          <w:trHeight w:val="576"/>
        </w:trPr>
        <w:tc>
          <w:tcPr>
            <w:tcW w:w="1253" w:type="dxa"/>
            <w:vMerge/>
          </w:tcPr>
          <w:p w14:paraId="59C19A00"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733DC8EA"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ERK1/2</w:t>
            </w:r>
          </w:p>
        </w:tc>
        <w:tc>
          <w:tcPr>
            <w:tcW w:w="1350" w:type="dxa"/>
          </w:tcPr>
          <w:p w14:paraId="2451ADD3"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5</w:t>
            </w:r>
          </w:p>
        </w:tc>
        <w:tc>
          <w:tcPr>
            <w:tcW w:w="1411" w:type="dxa"/>
          </w:tcPr>
          <w:p w14:paraId="6C863205"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7339D6C2" w14:textId="77777777" w:rsidR="00385CB5" w:rsidRPr="00541B81" w:rsidRDefault="00385CB5" w:rsidP="00F03408">
            <w:pPr>
              <w:autoSpaceDE w:val="0"/>
              <w:autoSpaceDN w:val="0"/>
              <w:adjustRightInd w:val="0"/>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RNAPII poising</w:t>
            </w:r>
            <w:r>
              <w:rPr>
                <w:rFonts w:ascii="Times New Roman" w:hAnsi="Times New Roman" w:cs="Times New Roman"/>
                <w:color w:val="000000" w:themeColor="text1"/>
                <w:sz w:val="20"/>
                <w:szCs w:val="20"/>
              </w:rPr>
              <w:t xml:space="preserve"> at developmental genes</w:t>
            </w:r>
          </w:p>
        </w:tc>
        <w:tc>
          <w:tcPr>
            <w:tcW w:w="2070" w:type="dxa"/>
          </w:tcPr>
          <w:p w14:paraId="0CF0D4E1" w14:textId="6B52BEBF"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UZWU8L0F1dGhvcj48WWVhcj4yMDE0PC9ZZWFyPjxSZWNO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2NzgtOTA8L3BhZ2VzPjx2b2x1bWU+MTU2PC92b2x1bWU+PG51bWJlcj40PC9udW1iZXI+PGVk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UZWU8L0F1dGhvcj48WWVhcj4yMDE0PC9ZZWFyPjxSZWNO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2NzgtOTA8L3BhZ2VzPjx2b2x1bWU+MTU2PC92b2x1bWU+PG51bWJlcj40PC9udW1iZXI+PGVk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Tee et al, 2014; Trigon et al, 1998)</w:t>
            </w:r>
            <w:r w:rsidRPr="00541B81">
              <w:rPr>
                <w:rFonts w:ascii="Times New Roman" w:hAnsi="Times New Roman" w:cs="Times New Roman"/>
                <w:color w:val="000000" w:themeColor="text1"/>
                <w:sz w:val="16"/>
                <w:szCs w:val="16"/>
              </w:rPr>
              <w:fldChar w:fldCharType="end"/>
            </w:r>
          </w:p>
        </w:tc>
      </w:tr>
      <w:tr w:rsidR="00385CB5" w:rsidRPr="00541B81" w14:paraId="7EE8F8A6" w14:textId="77777777" w:rsidTr="00F03408">
        <w:trPr>
          <w:trHeight w:val="576"/>
        </w:trPr>
        <w:tc>
          <w:tcPr>
            <w:tcW w:w="1253" w:type="dxa"/>
            <w:vMerge/>
          </w:tcPr>
          <w:p w14:paraId="0034E53E"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084B343F" w14:textId="77777777" w:rsidR="00385CB5" w:rsidRPr="00541B81" w:rsidRDefault="00385CB5" w:rsidP="00F03408">
            <w:pPr>
              <w:rPr>
                <w:rFonts w:ascii="Times New Roman" w:hAnsi="Times New Roman" w:cs="Times New Roman"/>
                <w:color w:val="000000" w:themeColor="text1"/>
                <w:sz w:val="20"/>
                <w:szCs w:val="20"/>
              </w:rPr>
            </w:pPr>
            <w:proofErr w:type="gramStart"/>
            <w:r w:rsidRPr="00541B81">
              <w:rPr>
                <w:rFonts w:ascii="Times New Roman" w:hAnsi="Times New Roman" w:cs="Times New Roman"/>
                <w:color w:val="000000" w:themeColor="text1"/>
                <w:sz w:val="20"/>
                <w:szCs w:val="20"/>
              </w:rPr>
              <w:t>c</w:t>
            </w:r>
            <w:proofErr w:type="gramEnd"/>
            <w:r w:rsidRPr="00541B81">
              <w:rPr>
                <w:rFonts w:ascii="Times New Roman" w:hAnsi="Times New Roman" w:cs="Times New Roman"/>
                <w:color w:val="000000" w:themeColor="text1"/>
                <w:sz w:val="20"/>
                <w:szCs w:val="20"/>
              </w:rPr>
              <w:t>-ABL</w:t>
            </w:r>
          </w:p>
        </w:tc>
        <w:tc>
          <w:tcPr>
            <w:tcW w:w="1350" w:type="dxa"/>
          </w:tcPr>
          <w:p w14:paraId="48201B9F"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Y1</w:t>
            </w:r>
          </w:p>
        </w:tc>
        <w:tc>
          <w:tcPr>
            <w:tcW w:w="1411" w:type="dxa"/>
          </w:tcPr>
          <w:p w14:paraId="12D0769A"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62629FF3"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activation of specific genes</w:t>
            </w:r>
          </w:p>
        </w:tc>
        <w:tc>
          <w:tcPr>
            <w:tcW w:w="2070" w:type="dxa"/>
          </w:tcPr>
          <w:p w14:paraId="7C9F1B58" w14:textId="07BB46EA"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CYXNrYXJhbjwvQXV0aG9yPjxZZWFyPjE5OTM8L1llYXI+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ExMTY3LTcxPC9wYWdlcz48dm9sdW1lPjkwPC92b2x1bWU+PG51bWJlcj4yMzwvbnVtYmVyPjxl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CYXNrYXJhbjwvQXV0aG9yPjxZZWFyPjE5OTM8L1llYXI+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ExMTY3LTcxPC9wYWdlcz48dm9sdW1lPjkwPC92b2x1bWU+PG51bWJlcj4yMzwvbnVtYmVyPjxl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Baskaran et al, 1993; Baskaran et al, 1999)</w:t>
            </w:r>
            <w:r w:rsidRPr="00541B81">
              <w:rPr>
                <w:rFonts w:ascii="Times New Roman" w:hAnsi="Times New Roman" w:cs="Times New Roman"/>
                <w:color w:val="000000" w:themeColor="text1"/>
                <w:sz w:val="16"/>
                <w:szCs w:val="16"/>
              </w:rPr>
              <w:fldChar w:fldCharType="end"/>
            </w:r>
          </w:p>
        </w:tc>
      </w:tr>
      <w:tr w:rsidR="00385CB5" w:rsidRPr="00541B81" w14:paraId="11DE2EB1" w14:textId="77777777" w:rsidTr="00F03408">
        <w:trPr>
          <w:trHeight w:val="403"/>
        </w:trPr>
        <w:tc>
          <w:tcPr>
            <w:tcW w:w="1253" w:type="dxa"/>
            <w:vMerge/>
          </w:tcPr>
          <w:p w14:paraId="4A97F7E8"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430E6602"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LK3</w:t>
            </w:r>
          </w:p>
        </w:tc>
        <w:tc>
          <w:tcPr>
            <w:tcW w:w="1350" w:type="dxa"/>
          </w:tcPr>
          <w:p w14:paraId="1A6C35B1"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4</w:t>
            </w:r>
          </w:p>
        </w:tc>
        <w:tc>
          <w:tcPr>
            <w:tcW w:w="1411" w:type="dxa"/>
          </w:tcPr>
          <w:p w14:paraId="44548E68"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w:t>
            </w:r>
          </w:p>
        </w:tc>
        <w:tc>
          <w:tcPr>
            <w:tcW w:w="3319" w:type="dxa"/>
          </w:tcPr>
          <w:p w14:paraId="7AE81414" w14:textId="77777777" w:rsidR="00385CB5" w:rsidRPr="00541B81" w:rsidRDefault="00385CB5"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w:t>
            </w:r>
            <w:r w:rsidRPr="00541B81">
              <w:rPr>
                <w:rFonts w:ascii="Times New Roman" w:hAnsi="Times New Roman" w:cs="Times New Roman"/>
                <w:color w:val="000000" w:themeColor="text1"/>
                <w:sz w:val="20"/>
                <w:szCs w:val="20"/>
              </w:rPr>
              <w:t>ranscription elongation</w:t>
            </w:r>
          </w:p>
        </w:tc>
        <w:tc>
          <w:tcPr>
            <w:tcW w:w="2070" w:type="dxa"/>
          </w:tcPr>
          <w:p w14:paraId="34573D7A" w14:textId="4271821D"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IaW50ZXJtYWlyPC9BdXRob3I+PFllYXI+MjAxMjwvWWVh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==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IaW50ZXJtYWlyPC9BdXRob3I+PFllYXI+MjAxMjwvWWVh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==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Hintermair et al, 2012)</w:t>
            </w:r>
            <w:r w:rsidRPr="00541B81">
              <w:rPr>
                <w:rFonts w:ascii="Times New Roman" w:hAnsi="Times New Roman" w:cs="Times New Roman"/>
                <w:color w:val="000000" w:themeColor="text1"/>
                <w:sz w:val="16"/>
                <w:szCs w:val="16"/>
              </w:rPr>
              <w:fldChar w:fldCharType="end"/>
            </w:r>
          </w:p>
        </w:tc>
      </w:tr>
      <w:tr w:rsidR="00385CB5" w:rsidRPr="00541B81" w14:paraId="24994FFE" w14:textId="77777777" w:rsidTr="00F03408">
        <w:trPr>
          <w:trHeight w:val="432"/>
        </w:trPr>
        <w:tc>
          <w:tcPr>
            <w:tcW w:w="1253" w:type="dxa"/>
            <w:vMerge/>
          </w:tcPr>
          <w:p w14:paraId="13B1E6B7"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2AECA69D"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OGT</w:t>
            </w:r>
          </w:p>
        </w:tc>
        <w:tc>
          <w:tcPr>
            <w:tcW w:w="1350" w:type="dxa"/>
          </w:tcPr>
          <w:p w14:paraId="53C0AE59"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S5, S7, T4</w:t>
            </w:r>
          </w:p>
        </w:tc>
        <w:tc>
          <w:tcPr>
            <w:tcW w:w="1411" w:type="dxa"/>
          </w:tcPr>
          <w:p w14:paraId="21ED79F4"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G</w:t>
            </w:r>
          </w:p>
        </w:tc>
        <w:tc>
          <w:tcPr>
            <w:tcW w:w="3319" w:type="dxa"/>
          </w:tcPr>
          <w:p w14:paraId="2E6C5584"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Transcription initiation</w:t>
            </w:r>
          </w:p>
        </w:tc>
        <w:tc>
          <w:tcPr>
            <w:tcW w:w="2070" w:type="dxa"/>
          </w:tcPr>
          <w:p w14:paraId="0D19748F" w14:textId="19482BEC"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SYW51bmNvbG88L0F1dGhvcj48WWVhcj4yMDEyPC9ZZWFy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jYwNTMzMjwvdXJsPjwvcmVs
YXRlZC11cmxzPjwvdXJscz48Y3VzdG9tMj4zMzkwNjMwPC9jdXN0b20yPjxlbGVjdHJvbmljLXJl
c291cmNlLW51bT4xMC4xMDc0L2piYy5NMTExLjMzMDkxMDwvZWxlY3Ryb25pYy1yZXNvdXJjZS1u
dW0+PGxhbmd1YWdlPmVuZzwvbGFuZ3VhZ2U+PC9yZWNvcmQ+PC9DaXRlPjwvRW5kTm90ZT4A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SYW51bmNvbG88L0F1dGhvcj48WWVhcj4yMDEyPC9ZZWFy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jYwNTMzMjwvdXJsPjwvcmVs
YXRlZC11cmxzPjwvdXJscz48Y3VzdG9tMj4zMzkwNjMwPC9jdXN0b20yPjxlbGVjdHJvbmljLXJl
c291cmNlLW51bT4xMC4xMDc0L2piYy5NMTExLjMzMDkxMDwvZWxlY3Ryb25pYy1yZXNvdXJjZS1u
dW0+PGxhbmd1YWdlPmVuZzwvbGFuZ3VhZ2U+PC9yZWNvcmQ+PC9DaXRlPjwvRW5kTm90ZT4A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Ranuncolo et al, 2012)</w:t>
            </w:r>
            <w:r w:rsidRPr="00541B81">
              <w:rPr>
                <w:rFonts w:ascii="Times New Roman" w:hAnsi="Times New Roman" w:cs="Times New Roman"/>
                <w:color w:val="000000" w:themeColor="text1"/>
                <w:sz w:val="16"/>
                <w:szCs w:val="16"/>
              </w:rPr>
              <w:fldChar w:fldCharType="end"/>
            </w:r>
          </w:p>
        </w:tc>
      </w:tr>
      <w:tr w:rsidR="00385CB5" w:rsidRPr="00541B81" w14:paraId="2A14A061" w14:textId="77777777" w:rsidTr="00F03408">
        <w:trPr>
          <w:trHeight w:val="432"/>
        </w:trPr>
        <w:tc>
          <w:tcPr>
            <w:tcW w:w="1253" w:type="dxa"/>
            <w:vMerge/>
          </w:tcPr>
          <w:p w14:paraId="289E8609"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6488DB0A"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IN1</w:t>
            </w:r>
          </w:p>
        </w:tc>
        <w:tc>
          <w:tcPr>
            <w:tcW w:w="1350" w:type="dxa"/>
          </w:tcPr>
          <w:p w14:paraId="7147EB51"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P3, P6</w:t>
            </w:r>
          </w:p>
        </w:tc>
        <w:tc>
          <w:tcPr>
            <w:tcW w:w="1411" w:type="dxa"/>
          </w:tcPr>
          <w:p w14:paraId="6F1B76B6"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I</w:t>
            </w:r>
          </w:p>
        </w:tc>
        <w:tc>
          <w:tcPr>
            <w:tcW w:w="3319" w:type="dxa"/>
          </w:tcPr>
          <w:p w14:paraId="0BA620BA" w14:textId="565006E4" w:rsidR="00385CB5" w:rsidRPr="00541B81" w:rsidRDefault="00385CB5" w:rsidP="00F03408">
            <w:pPr>
              <w:rPr>
                <w:rFonts w:ascii="Times New Roman" w:hAnsi="Times New Roman" w:cs="Times New Roman"/>
                <w:color w:val="000000" w:themeColor="text1"/>
                <w:sz w:val="20"/>
                <w:szCs w:val="20"/>
              </w:rPr>
            </w:pPr>
            <w:r w:rsidRPr="00192557">
              <w:rPr>
                <w:rFonts w:ascii="Times New Roman" w:hAnsi="Times New Roman" w:cs="Times New Roman"/>
                <w:sz w:val="20"/>
                <w:szCs w:val="20"/>
              </w:rPr>
              <w:t xml:space="preserve">CTD </w:t>
            </w:r>
            <w:r>
              <w:rPr>
                <w:rFonts w:ascii="Times New Roman" w:hAnsi="Times New Roman" w:cs="Times New Roman"/>
                <w:sz w:val="20"/>
                <w:szCs w:val="20"/>
              </w:rPr>
              <w:t>s</w:t>
            </w:r>
            <w:r w:rsidRPr="00192557">
              <w:rPr>
                <w:rFonts w:ascii="Times New Roman" w:hAnsi="Times New Roman" w:cs="Times New Roman"/>
                <w:sz w:val="20"/>
                <w:szCs w:val="20"/>
              </w:rPr>
              <w:t xml:space="preserve">caffold </w:t>
            </w:r>
            <w:r w:rsidR="00753621">
              <w:rPr>
                <w:rFonts w:ascii="Times New Roman" w:hAnsi="Times New Roman" w:cs="Times New Roman"/>
                <w:sz w:val="20"/>
                <w:szCs w:val="20"/>
              </w:rPr>
              <w:t>formation</w:t>
            </w:r>
          </w:p>
        </w:tc>
        <w:tc>
          <w:tcPr>
            <w:tcW w:w="2070" w:type="dxa"/>
          </w:tcPr>
          <w:p w14:paraId="7F4235BD" w14:textId="03EB18D7"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YdTwvQXV0aG9yPjxZZWFyPjIwMDc8L1llYXI+PFJlY051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YdTwvQXV0aG9yPjxZZWFyPjIwMDc8L1llYXI+PFJlY051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Xu et al, 2003; Xu and Manley, 2007)</w:t>
            </w:r>
            <w:r w:rsidRPr="00541B81">
              <w:rPr>
                <w:rFonts w:ascii="Times New Roman" w:hAnsi="Times New Roman" w:cs="Times New Roman"/>
                <w:color w:val="000000" w:themeColor="text1"/>
                <w:sz w:val="16"/>
                <w:szCs w:val="16"/>
              </w:rPr>
              <w:fldChar w:fldCharType="end"/>
            </w:r>
          </w:p>
        </w:tc>
      </w:tr>
      <w:tr w:rsidR="00385CB5" w:rsidRPr="00541B81" w14:paraId="51F35285" w14:textId="77777777" w:rsidTr="00F03408">
        <w:trPr>
          <w:trHeight w:val="432"/>
        </w:trPr>
        <w:tc>
          <w:tcPr>
            <w:tcW w:w="1253" w:type="dxa"/>
            <w:vMerge/>
          </w:tcPr>
          <w:p w14:paraId="74596182"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23FEA1E1" w14:textId="77777777" w:rsidR="00385CB5" w:rsidRPr="00541B81" w:rsidRDefault="00385CB5" w:rsidP="00F03408">
            <w:pPr>
              <w:rPr>
                <w:rFonts w:ascii="Times New Roman" w:hAnsi="Times New Roman" w:cs="Times New Roman"/>
                <w:color w:val="000000" w:themeColor="text1"/>
                <w:sz w:val="20"/>
                <w:szCs w:val="20"/>
              </w:rPr>
            </w:pPr>
            <w:proofErr w:type="gramStart"/>
            <w:r w:rsidRPr="00541B81">
              <w:rPr>
                <w:rFonts w:ascii="Times New Roman" w:hAnsi="Times New Roman" w:cs="Times New Roman"/>
                <w:color w:val="000000" w:themeColor="text1"/>
                <w:sz w:val="20"/>
                <w:szCs w:val="20"/>
              </w:rPr>
              <w:t>p300</w:t>
            </w:r>
            <w:proofErr w:type="gramEnd"/>
            <w:r w:rsidRPr="00541B81">
              <w:rPr>
                <w:rFonts w:ascii="Times New Roman" w:hAnsi="Times New Roman" w:cs="Times New Roman"/>
                <w:color w:val="000000" w:themeColor="text1"/>
                <w:sz w:val="20"/>
                <w:szCs w:val="20"/>
              </w:rPr>
              <w:t>/KAT3B</w:t>
            </w:r>
          </w:p>
        </w:tc>
        <w:tc>
          <w:tcPr>
            <w:tcW w:w="1350" w:type="dxa"/>
          </w:tcPr>
          <w:p w14:paraId="7A94ECB5"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K</w:t>
            </w:r>
          </w:p>
        </w:tc>
        <w:tc>
          <w:tcPr>
            <w:tcW w:w="1411" w:type="dxa"/>
          </w:tcPr>
          <w:p w14:paraId="3E49CFE5"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Ac</w:t>
            </w:r>
          </w:p>
        </w:tc>
        <w:tc>
          <w:tcPr>
            <w:tcW w:w="3319" w:type="dxa"/>
          </w:tcPr>
          <w:p w14:paraId="30B94CA6" w14:textId="77777777" w:rsidR="00385CB5" w:rsidRPr="00541B81" w:rsidRDefault="00385CB5" w:rsidP="00F0340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w:t>
            </w:r>
            <w:r w:rsidRPr="00541B81">
              <w:rPr>
                <w:rFonts w:ascii="Times New Roman" w:hAnsi="Times New Roman" w:cs="Times New Roman"/>
                <w:color w:val="000000" w:themeColor="text1"/>
                <w:sz w:val="20"/>
                <w:szCs w:val="20"/>
              </w:rPr>
              <w:t>ranscription initiation</w:t>
            </w:r>
          </w:p>
        </w:tc>
        <w:tc>
          <w:tcPr>
            <w:tcW w:w="2070" w:type="dxa"/>
          </w:tcPr>
          <w:p w14:paraId="4FBE4895" w14:textId="79FDB57F"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TY2hyb2RlcjwvQXV0aG9yPjxZZWFyPjIwMTM8L1llYXI+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jQyMDcwMjU8L3VybD48L3JlbGF0ZWQtdXJscz48L3VybHM+PGN1c3RvbTI+MzkzNjM0
NDwvY3VzdG9tMj48ZWxlY3Ryb25pYy1yZXNvdXJjZS1udW0+MTAuMTAxNi9qLm1vbGNlbC4yMDEz
LjEwLjAwOTwvZWxlY3Ryb25pYy1yZXNvdXJjZS1udW0+PGxhbmd1YWdlPmVuZzwvbGFuZ3VhZ2U+
PC9yZWNvcmQ+PC9DaXRlPjwvRW5kTm90ZT4A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TY2hyb2RlcjwvQXV0aG9yPjxZZWFyPjIwMTM8L1llYXI+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jQyMDcwMjU8L3VybD48L3JlbGF0ZWQtdXJscz48L3VybHM+PGN1c3RvbTI+MzkzNjM0
NDwvY3VzdG9tMj48ZWxlY3Ryb25pYy1yZXNvdXJjZS1udW0+MTAuMTAxNi9qLm1vbGNlbC4yMDEz
LjEwLjAwOTwvZWxlY3Ryb25pYy1yZXNvdXJjZS1udW0+PGxhbmd1YWdlPmVuZzwvbGFuZ3VhZ2U+
PC9yZWNvcmQ+PC9DaXRlPjwvRW5kTm90ZT4A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Schroder et al, 2013)</w:t>
            </w:r>
            <w:r w:rsidRPr="00541B81">
              <w:rPr>
                <w:rFonts w:ascii="Times New Roman" w:hAnsi="Times New Roman" w:cs="Times New Roman"/>
                <w:color w:val="000000" w:themeColor="text1"/>
                <w:sz w:val="16"/>
                <w:szCs w:val="16"/>
              </w:rPr>
              <w:fldChar w:fldCharType="end"/>
            </w:r>
          </w:p>
        </w:tc>
      </w:tr>
      <w:tr w:rsidR="00385CB5" w:rsidRPr="00541B81" w14:paraId="59D041BF" w14:textId="77777777" w:rsidTr="00F03408">
        <w:trPr>
          <w:trHeight w:val="432"/>
        </w:trPr>
        <w:tc>
          <w:tcPr>
            <w:tcW w:w="1253" w:type="dxa"/>
            <w:vMerge/>
          </w:tcPr>
          <w:p w14:paraId="7EB1A2B6" w14:textId="77777777" w:rsidR="00385CB5" w:rsidRPr="00541B81" w:rsidRDefault="00385CB5" w:rsidP="00F03408">
            <w:pPr>
              <w:rPr>
                <w:rFonts w:ascii="Times New Roman" w:hAnsi="Times New Roman" w:cs="Times New Roman"/>
                <w:color w:val="000000" w:themeColor="text1"/>
                <w:sz w:val="20"/>
                <w:szCs w:val="20"/>
              </w:rPr>
            </w:pPr>
          </w:p>
        </w:tc>
        <w:tc>
          <w:tcPr>
            <w:tcW w:w="1375" w:type="dxa"/>
          </w:tcPr>
          <w:p w14:paraId="7FBC1D9E"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CARM1</w:t>
            </w:r>
          </w:p>
        </w:tc>
        <w:tc>
          <w:tcPr>
            <w:tcW w:w="1350" w:type="dxa"/>
          </w:tcPr>
          <w:p w14:paraId="6EC94030"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R1810</w:t>
            </w:r>
          </w:p>
        </w:tc>
        <w:tc>
          <w:tcPr>
            <w:tcW w:w="1411" w:type="dxa"/>
          </w:tcPr>
          <w:p w14:paraId="39B07324"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Me</w:t>
            </w:r>
          </w:p>
        </w:tc>
        <w:tc>
          <w:tcPr>
            <w:tcW w:w="3319" w:type="dxa"/>
          </w:tcPr>
          <w:p w14:paraId="413DEFBD" w14:textId="77777777" w:rsidR="00385CB5" w:rsidRPr="00541B81" w:rsidRDefault="00385CB5" w:rsidP="00F03408">
            <w:pPr>
              <w:rPr>
                <w:rFonts w:ascii="Times New Roman" w:hAnsi="Times New Roman" w:cs="Times New Roman"/>
                <w:color w:val="000000" w:themeColor="text1"/>
                <w:sz w:val="20"/>
                <w:szCs w:val="20"/>
              </w:rPr>
            </w:pPr>
            <w:proofErr w:type="spellStart"/>
            <w:proofErr w:type="gramStart"/>
            <w:r>
              <w:rPr>
                <w:rFonts w:ascii="Times New Roman" w:hAnsi="Times New Roman" w:cs="Times New Roman"/>
                <w:color w:val="000000" w:themeColor="text1"/>
                <w:sz w:val="20"/>
                <w:szCs w:val="20"/>
              </w:rPr>
              <w:t>sn</w:t>
            </w:r>
            <w:r w:rsidRPr="00541B81">
              <w:rPr>
                <w:rFonts w:ascii="Times New Roman" w:hAnsi="Times New Roman" w:cs="Times New Roman"/>
                <w:color w:val="000000" w:themeColor="text1"/>
                <w:sz w:val="20"/>
                <w:szCs w:val="20"/>
              </w:rPr>
              <w:t>RNA</w:t>
            </w:r>
            <w:proofErr w:type="spellEnd"/>
            <w:proofErr w:type="gramEnd"/>
            <w:r w:rsidRPr="00541B81">
              <w:rPr>
                <w:rFonts w:ascii="Times New Roman" w:hAnsi="Times New Roman" w:cs="Times New Roman"/>
                <w:color w:val="000000" w:themeColor="text1"/>
                <w:sz w:val="20"/>
                <w:szCs w:val="20"/>
              </w:rPr>
              <w:t xml:space="preserve"> and </w:t>
            </w:r>
            <w:proofErr w:type="spellStart"/>
            <w:r w:rsidRPr="00541B81">
              <w:rPr>
                <w:rFonts w:ascii="Times New Roman" w:hAnsi="Times New Roman" w:cs="Times New Roman"/>
                <w:color w:val="000000" w:themeColor="text1"/>
                <w:sz w:val="20"/>
                <w:szCs w:val="20"/>
              </w:rPr>
              <w:t>snoRNA</w:t>
            </w:r>
            <w:proofErr w:type="spellEnd"/>
            <w:r w:rsidRPr="00541B81">
              <w:rPr>
                <w:rFonts w:ascii="Times New Roman" w:hAnsi="Times New Roman" w:cs="Times New Roman"/>
                <w:color w:val="000000" w:themeColor="text1"/>
                <w:sz w:val="20"/>
                <w:szCs w:val="20"/>
              </w:rPr>
              <w:t xml:space="preserve"> gene</w:t>
            </w:r>
            <w:r>
              <w:rPr>
                <w:rFonts w:ascii="Times New Roman" w:hAnsi="Times New Roman" w:cs="Times New Roman"/>
                <w:color w:val="000000" w:themeColor="text1"/>
                <w:sz w:val="20"/>
                <w:szCs w:val="20"/>
              </w:rPr>
              <w:t xml:space="preserve"> expression</w:t>
            </w:r>
          </w:p>
        </w:tc>
        <w:tc>
          <w:tcPr>
            <w:tcW w:w="2070" w:type="dxa"/>
          </w:tcPr>
          <w:p w14:paraId="00230054" w14:textId="796679A7"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TaW1zPC9BdXRob3I+PFllYXI+MjAxMTwvWWVhcj48UmVj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TaW1zPC9BdXRob3I+PFllYXI+MjAxMTwvWWVhcj48UmVj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Sims et al, 2011)</w:t>
            </w:r>
            <w:r w:rsidRPr="00541B81">
              <w:rPr>
                <w:rFonts w:ascii="Times New Roman" w:hAnsi="Times New Roman" w:cs="Times New Roman"/>
                <w:color w:val="000000" w:themeColor="text1"/>
                <w:sz w:val="16"/>
                <w:szCs w:val="16"/>
              </w:rPr>
              <w:fldChar w:fldCharType="end"/>
            </w:r>
          </w:p>
        </w:tc>
      </w:tr>
      <w:tr w:rsidR="00385CB5" w:rsidRPr="00541B81" w14:paraId="37D181BD" w14:textId="77777777" w:rsidTr="00F03408">
        <w:trPr>
          <w:trHeight w:val="432"/>
        </w:trPr>
        <w:tc>
          <w:tcPr>
            <w:tcW w:w="1253" w:type="dxa"/>
            <w:vMerge/>
            <w:tcBorders>
              <w:bottom w:val="single" w:sz="4" w:space="0" w:color="auto"/>
            </w:tcBorders>
          </w:tcPr>
          <w:p w14:paraId="2577352D" w14:textId="77777777" w:rsidR="00385CB5" w:rsidRPr="00541B81" w:rsidRDefault="00385CB5" w:rsidP="00F03408">
            <w:pPr>
              <w:rPr>
                <w:rFonts w:ascii="Times New Roman" w:hAnsi="Times New Roman" w:cs="Times New Roman"/>
                <w:color w:val="000000" w:themeColor="text1"/>
                <w:sz w:val="20"/>
                <w:szCs w:val="20"/>
              </w:rPr>
            </w:pPr>
          </w:p>
        </w:tc>
        <w:tc>
          <w:tcPr>
            <w:tcW w:w="1375" w:type="dxa"/>
            <w:tcBorders>
              <w:bottom w:val="single" w:sz="4" w:space="0" w:color="auto"/>
            </w:tcBorders>
          </w:tcPr>
          <w:p w14:paraId="693FB9B7"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WWP2</w:t>
            </w:r>
          </w:p>
        </w:tc>
        <w:tc>
          <w:tcPr>
            <w:tcW w:w="1350" w:type="dxa"/>
            <w:tcBorders>
              <w:bottom w:val="single" w:sz="4" w:space="0" w:color="auto"/>
            </w:tcBorders>
          </w:tcPr>
          <w:p w14:paraId="4CC48E6D"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K</w:t>
            </w:r>
          </w:p>
        </w:tc>
        <w:tc>
          <w:tcPr>
            <w:tcW w:w="1411" w:type="dxa"/>
            <w:tcBorders>
              <w:bottom w:val="single" w:sz="4" w:space="0" w:color="auto"/>
            </w:tcBorders>
          </w:tcPr>
          <w:p w14:paraId="2B98C97C" w14:textId="77777777" w:rsidR="00385CB5" w:rsidRPr="00541B81" w:rsidRDefault="00385CB5" w:rsidP="00F03408">
            <w:pPr>
              <w:jc w:val="cente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Ub</w:t>
            </w:r>
          </w:p>
        </w:tc>
        <w:tc>
          <w:tcPr>
            <w:tcW w:w="3319" w:type="dxa"/>
            <w:tcBorders>
              <w:bottom w:val="single" w:sz="4" w:space="0" w:color="auto"/>
            </w:tcBorders>
          </w:tcPr>
          <w:p w14:paraId="1F766461" w14:textId="77777777" w:rsidR="00385CB5" w:rsidRPr="00541B81" w:rsidRDefault="00385CB5" w:rsidP="00F03408">
            <w:pPr>
              <w:rPr>
                <w:rFonts w:ascii="Times New Roman" w:hAnsi="Times New Roman" w:cs="Times New Roman"/>
                <w:color w:val="000000" w:themeColor="text1"/>
                <w:sz w:val="20"/>
                <w:szCs w:val="20"/>
              </w:rPr>
            </w:pPr>
            <w:r w:rsidRPr="00541B81">
              <w:rPr>
                <w:rFonts w:ascii="Times New Roman" w:hAnsi="Times New Roman" w:cs="Times New Roman"/>
                <w:color w:val="000000" w:themeColor="text1"/>
                <w:sz w:val="20"/>
                <w:szCs w:val="20"/>
              </w:rPr>
              <w:t>Maintenance of steady-state Rpb1 levels</w:t>
            </w:r>
          </w:p>
        </w:tc>
        <w:tc>
          <w:tcPr>
            <w:tcW w:w="2070" w:type="dxa"/>
            <w:tcBorders>
              <w:bottom w:val="single" w:sz="4" w:space="0" w:color="auto"/>
            </w:tcBorders>
          </w:tcPr>
          <w:p w14:paraId="1BF597E9" w14:textId="4B7E89BA" w:rsidR="00385CB5" w:rsidRPr="00541B81" w:rsidRDefault="00385CB5" w:rsidP="00A0283A">
            <w:pPr>
              <w:rPr>
                <w:rFonts w:ascii="Times New Roman" w:hAnsi="Times New Roman" w:cs="Times New Roman"/>
                <w:color w:val="000000" w:themeColor="text1"/>
                <w:sz w:val="16"/>
                <w:szCs w:val="16"/>
              </w:rPr>
            </w:pPr>
            <w:r w:rsidRPr="00541B81">
              <w:rPr>
                <w:rFonts w:ascii="Times New Roman" w:hAnsi="Times New Roman" w:cs="Times New Roman"/>
                <w:color w:val="000000" w:themeColor="text1"/>
                <w:sz w:val="16"/>
                <w:szCs w:val="16"/>
              </w:rPr>
              <w:fldChar w:fldCharType="begin">
                <w:fldData xml:space="preserve">PEVuZE5vdGU+PENpdGU+PEF1dGhvcj5MaTwvQXV0aG9yPjxZZWFyPjIwMDc8L1llYXI+PFJlY051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</w:fldData>
              </w:fldChar>
            </w:r>
            <w:r w:rsidR="00A0283A">
              <w:rPr>
                <w:rFonts w:ascii="Times New Roman" w:hAnsi="Times New Roman" w:cs="Times New Roman"/>
                <w:color w:val="000000" w:themeColor="text1"/>
                <w:sz w:val="16"/>
                <w:szCs w:val="16"/>
              </w:rPr>
              <w:instrText xml:space="preserve"> ADDIN EN.CITE </w:instrText>
            </w:r>
            <w:r w:rsidR="00A0283A">
              <w:rPr>
                <w:rFonts w:ascii="Times New Roman" w:hAnsi="Times New Roman" w:cs="Times New Roman"/>
                <w:color w:val="000000" w:themeColor="text1"/>
                <w:sz w:val="16"/>
                <w:szCs w:val="16"/>
              </w:rPr>
              <w:fldChar w:fldCharType="begin">
                <w:fldData xml:space="preserve">PEVuZE5vdGU+PENpdGU+PEF1dGhvcj5MaTwvQXV0aG9yPjxZZWFyPjIwMDc8L1llYXI+PFJlY051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</w:fldData>
              </w:fldChar>
            </w:r>
            <w:r w:rsidR="00A0283A">
              <w:rPr>
                <w:rFonts w:ascii="Times New Roman" w:hAnsi="Times New Roman" w:cs="Times New Roman"/>
                <w:color w:val="000000" w:themeColor="text1"/>
                <w:sz w:val="16"/>
                <w:szCs w:val="16"/>
              </w:rPr>
              <w:instrText xml:space="preserve"> ADDIN EN.CITE.DATA </w:instrText>
            </w:r>
            <w:r w:rsidR="00A0283A">
              <w:rPr>
                <w:rFonts w:ascii="Times New Roman" w:hAnsi="Times New Roman" w:cs="Times New Roman"/>
                <w:color w:val="000000" w:themeColor="text1"/>
                <w:sz w:val="16"/>
                <w:szCs w:val="16"/>
              </w:rPr>
            </w:r>
            <w:r w:rsidR="00A0283A">
              <w:rPr>
                <w:rFonts w:ascii="Times New Roman" w:hAnsi="Times New Roman" w:cs="Times New Roman"/>
                <w:color w:val="000000" w:themeColor="text1"/>
                <w:sz w:val="16"/>
                <w:szCs w:val="16"/>
              </w:rPr>
              <w:fldChar w:fldCharType="end"/>
            </w:r>
            <w:r w:rsidRPr="00541B81">
              <w:rPr>
                <w:rFonts w:ascii="Times New Roman" w:hAnsi="Times New Roman" w:cs="Times New Roman"/>
                <w:color w:val="000000" w:themeColor="text1"/>
                <w:sz w:val="16"/>
                <w:szCs w:val="16"/>
              </w:rPr>
            </w:r>
            <w:r w:rsidRPr="00541B81">
              <w:rPr>
                <w:rFonts w:ascii="Times New Roman" w:hAnsi="Times New Roman" w:cs="Times New Roman"/>
                <w:color w:val="000000" w:themeColor="text1"/>
                <w:sz w:val="16"/>
                <w:szCs w:val="16"/>
              </w:rPr>
              <w:fldChar w:fldCharType="separate"/>
            </w:r>
            <w:r w:rsidR="00A0283A">
              <w:rPr>
                <w:rFonts w:ascii="Times New Roman" w:hAnsi="Times New Roman" w:cs="Times New Roman"/>
                <w:noProof/>
                <w:color w:val="000000" w:themeColor="text1"/>
                <w:sz w:val="16"/>
                <w:szCs w:val="16"/>
              </w:rPr>
              <w:t>(Li et al, 2007)</w:t>
            </w:r>
            <w:r w:rsidRPr="00541B81">
              <w:rPr>
                <w:rFonts w:ascii="Times New Roman" w:hAnsi="Times New Roman" w:cs="Times New Roman"/>
                <w:color w:val="000000" w:themeColor="text1"/>
                <w:sz w:val="16"/>
                <w:szCs w:val="16"/>
              </w:rPr>
              <w:fldChar w:fldCharType="end"/>
            </w:r>
          </w:p>
        </w:tc>
      </w:tr>
    </w:tbl>
    <w:p w14:paraId="7B6AFD0F" w14:textId="30AE103F" w:rsidR="00385CB5" w:rsidRPr="009959A8" w:rsidRDefault="00FB1D47" w:rsidP="00385CB5">
      <w:pPr>
        <w:spacing w:after="0" w:line="240" w:lineRule="auto"/>
        <w:jc w:val="both"/>
        <w:rPr>
          <w:rFonts w:ascii="Times New Roman" w:eastAsia="Times New Roman" w:hAnsi="Times New Roman" w:cs="Times New Roman"/>
          <w:bCs/>
          <w:i/>
          <w:sz w:val="18"/>
          <w:szCs w:val="16"/>
        </w:rPr>
      </w:pPr>
      <w:r>
        <w:rPr>
          <w:rFonts w:ascii="Times New Roman" w:eastAsia="Times New Roman" w:hAnsi="Times New Roman" w:cs="Times New Roman"/>
          <w:bCs/>
          <w:color w:val="000000" w:themeColor="text1"/>
          <w:sz w:val="18"/>
          <w:szCs w:val="16"/>
        </w:rPr>
        <w:t>Kin28, TFIIH complex serine/threonine-protein kinase subunit; Srb10, Suppressor of RNA polymerase B10; Bur1, Bypass UAS requirement 1; Ctk1, Carboxy-terminal domain kinase 1; Ess1, Essential 1; Rrd1, Resistant to rapamycin deletion 1; Asr1, Alcohol sensitive ring/</w:t>
      </w:r>
      <w:proofErr w:type="spellStart"/>
      <w:r>
        <w:rPr>
          <w:rFonts w:ascii="Times New Roman" w:eastAsia="Times New Roman" w:hAnsi="Times New Roman" w:cs="Times New Roman"/>
          <w:bCs/>
          <w:color w:val="000000" w:themeColor="text1"/>
          <w:sz w:val="18"/>
          <w:szCs w:val="16"/>
        </w:rPr>
        <w:t>phd</w:t>
      </w:r>
      <w:proofErr w:type="spellEnd"/>
      <w:r>
        <w:rPr>
          <w:rFonts w:ascii="Times New Roman" w:eastAsia="Times New Roman" w:hAnsi="Times New Roman" w:cs="Times New Roman"/>
          <w:bCs/>
          <w:color w:val="000000" w:themeColor="text1"/>
          <w:sz w:val="18"/>
          <w:szCs w:val="16"/>
        </w:rPr>
        <w:t xml:space="preserve"> finger protein 1; CDK7, </w:t>
      </w:r>
      <w:proofErr w:type="spellStart"/>
      <w:r>
        <w:rPr>
          <w:rFonts w:ascii="Times New Roman" w:eastAsia="Times New Roman" w:hAnsi="Times New Roman" w:cs="Times New Roman"/>
          <w:bCs/>
          <w:color w:val="000000" w:themeColor="text1"/>
          <w:sz w:val="18"/>
          <w:szCs w:val="16"/>
        </w:rPr>
        <w:t>Cyclin</w:t>
      </w:r>
      <w:proofErr w:type="spellEnd"/>
      <w:r>
        <w:rPr>
          <w:rFonts w:ascii="Times New Roman" w:eastAsia="Times New Roman" w:hAnsi="Times New Roman" w:cs="Times New Roman"/>
          <w:bCs/>
          <w:color w:val="000000" w:themeColor="text1"/>
          <w:sz w:val="18"/>
          <w:szCs w:val="16"/>
        </w:rPr>
        <w:t xml:space="preserve">-dependent kinase 7; CDK8, </w:t>
      </w:r>
      <w:proofErr w:type="spellStart"/>
      <w:r>
        <w:rPr>
          <w:rFonts w:ascii="Times New Roman" w:eastAsia="Times New Roman" w:hAnsi="Times New Roman" w:cs="Times New Roman"/>
          <w:bCs/>
          <w:color w:val="000000" w:themeColor="text1"/>
          <w:sz w:val="18"/>
          <w:szCs w:val="16"/>
        </w:rPr>
        <w:t>Cyclin</w:t>
      </w:r>
      <w:proofErr w:type="spellEnd"/>
      <w:r>
        <w:rPr>
          <w:rFonts w:ascii="Times New Roman" w:eastAsia="Times New Roman" w:hAnsi="Times New Roman" w:cs="Times New Roman"/>
          <w:bCs/>
          <w:color w:val="000000" w:themeColor="text1"/>
          <w:sz w:val="18"/>
          <w:szCs w:val="16"/>
        </w:rPr>
        <w:t xml:space="preserve">-dependent kinase 8; BRD4, </w:t>
      </w:r>
      <w:proofErr w:type="spellStart"/>
      <w:r>
        <w:rPr>
          <w:rFonts w:ascii="Times New Roman" w:eastAsia="Times New Roman" w:hAnsi="Times New Roman" w:cs="Times New Roman"/>
          <w:bCs/>
          <w:color w:val="000000" w:themeColor="text1"/>
          <w:sz w:val="18"/>
          <w:szCs w:val="16"/>
        </w:rPr>
        <w:t>Bromodomain</w:t>
      </w:r>
      <w:proofErr w:type="spellEnd"/>
      <w:r>
        <w:rPr>
          <w:rFonts w:ascii="Times New Roman" w:eastAsia="Times New Roman" w:hAnsi="Times New Roman" w:cs="Times New Roman"/>
          <w:bCs/>
          <w:color w:val="000000" w:themeColor="text1"/>
          <w:sz w:val="18"/>
          <w:szCs w:val="16"/>
        </w:rPr>
        <w:t xml:space="preserve">-containing 4; CDK9, </w:t>
      </w:r>
      <w:proofErr w:type="spellStart"/>
      <w:r>
        <w:rPr>
          <w:rFonts w:ascii="Times New Roman" w:eastAsia="Times New Roman" w:hAnsi="Times New Roman" w:cs="Times New Roman"/>
          <w:bCs/>
          <w:color w:val="000000" w:themeColor="text1"/>
          <w:sz w:val="18"/>
          <w:szCs w:val="16"/>
        </w:rPr>
        <w:t>Cyclin</w:t>
      </w:r>
      <w:proofErr w:type="spellEnd"/>
      <w:r>
        <w:rPr>
          <w:rFonts w:ascii="Times New Roman" w:eastAsia="Times New Roman" w:hAnsi="Times New Roman" w:cs="Times New Roman"/>
          <w:bCs/>
          <w:color w:val="000000" w:themeColor="text1"/>
          <w:sz w:val="18"/>
          <w:szCs w:val="16"/>
        </w:rPr>
        <w:t xml:space="preserve">-dependent kinase 9; CDK12, </w:t>
      </w:r>
      <w:proofErr w:type="spellStart"/>
      <w:r>
        <w:rPr>
          <w:rFonts w:ascii="Times New Roman" w:eastAsia="Times New Roman" w:hAnsi="Times New Roman" w:cs="Times New Roman"/>
          <w:bCs/>
          <w:color w:val="000000" w:themeColor="text1"/>
          <w:sz w:val="18"/>
          <w:szCs w:val="16"/>
        </w:rPr>
        <w:t>Cyclin</w:t>
      </w:r>
      <w:proofErr w:type="spellEnd"/>
      <w:r>
        <w:rPr>
          <w:rFonts w:ascii="Times New Roman" w:eastAsia="Times New Roman" w:hAnsi="Times New Roman" w:cs="Times New Roman"/>
          <w:bCs/>
          <w:color w:val="000000" w:themeColor="text1"/>
          <w:sz w:val="18"/>
          <w:szCs w:val="16"/>
        </w:rPr>
        <w:t xml:space="preserve">-dependent kinase 12; CDK13, </w:t>
      </w:r>
      <w:proofErr w:type="spellStart"/>
      <w:r>
        <w:rPr>
          <w:rFonts w:ascii="Times New Roman" w:eastAsia="Times New Roman" w:hAnsi="Times New Roman" w:cs="Times New Roman"/>
          <w:bCs/>
          <w:color w:val="000000" w:themeColor="text1"/>
          <w:sz w:val="18"/>
          <w:szCs w:val="16"/>
        </w:rPr>
        <w:t>Cyclin</w:t>
      </w:r>
      <w:proofErr w:type="spellEnd"/>
      <w:r>
        <w:rPr>
          <w:rFonts w:ascii="Times New Roman" w:eastAsia="Times New Roman" w:hAnsi="Times New Roman" w:cs="Times New Roman"/>
          <w:bCs/>
          <w:color w:val="000000" w:themeColor="text1"/>
          <w:sz w:val="18"/>
          <w:szCs w:val="16"/>
        </w:rPr>
        <w:t xml:space="preserve">-dependent kinase 13; DNA-PK, DNA-dependent protein kinase; ERK1/2, Extracellular signal-regulated kinases 1/2; c-ABL, Abelson murine leukemia viral oncogene homolog 1; PLK3, Polo-like kinase 3; OGT, </w:t>
      </w:r>
      <w:r>
        <w:rPr>
          <w:rFonts w:ascii="Times New Roman" w:eastAsia="바탕" w:hAnsi="Times New Roman" w:cs="Times New Roman"/>
          <w:iCs/>
          <w:color w:val="000000" w:themeColor="text1"/>
          <w:sz w:val="18"/>
          <w:szCs w:val="16"/>
        </w:rPr>
        <w:t>O-linked β-N-</w:t>
      </w:r>
      <w:proofErr w:type="spellStart"/>
      <w:r>
        <w:rPr>
          <w:rFonts w:ascii="Times New Roman" w:eastAsia="바탕" w:hAnsi="Times New Roman" w:cs="Times New Roman"/>
          <w:iCs/>
          <w:color w:val="000000" w:themeColor="text1"/>
          <w:sz w:val="18"/>
          <w:szCs w:val="16"/>
        </w:rPr>
        <w:t>acetylglucosamine</w:t>
      </w:r>
      <w:proofErr w:type="spellEnd"/>
      <w:r>
        <w:rPr>
          <w:rFonts w:ascii="Times New Roman" w:eastAsia="바탕" w:hAnsi="Times New Roman" w:cs="Times New Roman"/>
          <w:iCs/>
          <w:color w:val="000000" w:themeColor="text1"/>
          <w:sz w:val="18"/>
          <w:szCs w:val="16"/>
        </w:rPr>
        <w:t xml:space="preserve"> </w:t>
      </w:r>
      <w:proofErr w:type="spellStart"/>
      <w:r>
        <w:rPr>
          <w:rFonts w:ascii="Times New Roman" w:eastAsia="바탕" w:hAnsi="Times New Roman" w:cs="Times New Roman"/>
          <w:iCs/>
          <w:color w:val="000000" w:themeColor="text1"/>
          <w:sz w:val="18"/>
          <w:szCs w:val="16"/>
        </w:rPr>
        <w:t>transferase</w:t>
      </w:r>
      <w:proofErr w:type="spellEnd"/>
      <w:r>
        <w:rPr>
          <w:rFonts w:ascii="Times New Roman" w:eastAsia="바탕" w:hAnsi="Times New Roman" w:cs="Times New Roman"/>
          <w:color w:val="000000" w:themeColor="text1"/>
          <w:sz w:val="18"/>
          <w:szCs w:val="16"/>
        </w:rPr>
        <w:t xml:space="preserve">; </w:t>
      </w:r>
      <w:r>
        <w:rPr>
          <w:rFonts w:ascii="Times New Roman" w:eastAsia="Times New Roman" w:hAnsi="Times New Roman" w:cs="Times New Roman"/>
          <w:bCs/>
          <w:color w:val="000000" w:themeColor="text1"/>
          <w:sz w:val="18"/>
          <w:szCs w:val="16"/>
        </w:rPr>
        <w:t xml:space="preserve">PIN1, </w:t>
      </w:r>
      <w:proofErr w:type="spellStart"/>
      <w:r>
        <w:rPr>
          <w:rFonts w:ascii="Times New Roman" w:eastAsia="Times New Roman" w:hAnsi="Times New Roman" w:cs="Times New Roman"/>
          <w:bCs/>
          <w:color w:val="000000" w:themeColor="text1"/>
          <w:sz w:val="18"/>
          <w:szCs w:val="16"/>
        </w:rPr>
        <w:t>Peptidyl-prolyl</w:t>
      </w:r>
      <w:proofErr w:type="spellEnd"/>
      <w:r>
        <w:rPr>
          <w:rFonts w:ascii="Times New Roman" w:eastAsia="Times New Roman" w:hAnsi="Times New Roman" w:cs="Times New Roman"/>
          <w:bCs/>
          <w:color w:val="000000" w:themeColor="text1"/>
          <w:sz w:val="18"/>
          <w:szCs w:val="16"/>
        </w:rPr>
        <w:t xml:space="preserve"> cis-trans </w:t>
      </w:r>
      <w:proofErr w:type="spellStart"/>
      <w:r>
        <w:rPr>
          <w:rFonts w:ascii="Times New Roman" w:eastAsia="Times New Roman" w:hAnsi="Times New Roman" w:cs="Times New Roman"/>
          <w:bCs/>
          <w:color w:val="000000" w:themeColor="text1"/>
          <w:sz w:val="18"/>
          <w:szCs w:val="16"/>
        </w:rPr>
        <w:t>isomerase</w:t>
      </w:r>
      <w:proofErr w:type="spellEnd"/>
      <w:r>
        <w:rPr>
          <w:rFonts w:ascii="Times New Roman" w:eastAsia="Times New Roman" w:hAnsi="Times New Roman" w:cs="Times New Roman"/>
          <w:bCs/>
          <w:color w:val="000000" w:themeColor="text1"/>
          <w:sz w:val="18"/>
          <w:szCs w:val="16"/>
        </w:rPr>
        <w:t xml:space="preserve"> NIMA-interacting 1; p300, E1A-binding protein 300kD; KAT3B, Lysine acetyltransferases 3B; CARM1, Coactivator-associated arginine methyltransferase 1; WWP2, WW domain-containing protein 2. </w:t>
      </w:r>
      <w:r w:rsidR="0032364F" w:rsidRPr="009959A8">
        <w:rPr>
          <w:rFonts w:ascii="Times New Roman" w:eastAsia="Times New Roman" w:hAnsi="Times New Roman" w:cs="Times New Roman"/>
          <w:bCs/>
          <w:sz w:val="18"/>
          <w:szCs w:val="16"/>
        </w:rPr>
        <w:t>The RNAPII CTD modifications are shown as described in Fig. 1C.</w:t>
      </w:r>
    </w:p>
    <w:p w14:paraId="527B1AA4" w14:textId="77777777" w:rsidR="00385CB5" w:rsidRDefault="00385CB5" w:rsidP="00385CB5">
      <w:pPr>
        <w:spacing w:after="0" w:line="240" w:lineRule="auto"/>
      </w:pPr>
    </w:p>
    <w:p w14:paraId="57B9D886" w14:textId="77777777" w:rsidR="00385CB5" w:rsidRDefault="00385CB5">
      <w:pPr>
        <w:rPr>
          <w:rFonts w:ascii="Times New Roman" w:hAnsi="Times New Roman" w:cs="Times New Roman"/>
          <w:b/>
        </w:rPr>
      </w:pPr>
    </w:p>
    <w:p w14:paraId="0FB46972" w14:textId="77777777" w:rsidR="00385CB5" w:rsidRDefault="00385CB5">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7807101F" w14:textId="77777777" w:rsidR="00FB58E6" w:rsidRDefault="00FB58E6" w:rsidP="00FB58E6">
      <w:pPr>
        <w:jc w:val="both"/>
        <w:rPr>
          <w:rFonts w:ascii="Times New Roman" w:hAnsi="Times New Roman" w:cs="Times New Roman"/>
          <w:color w:val="000000" w:themeColor="text1"/>
        </w:rPr>
      </w:pPr>
      <w:r>
        <w:rPr>
          <w:rFonts w:ascii="Times New Roman" w:hAnsi="Times New Roman" w:cs="Times New Roman"/>
          <w:b/>
          <w:color w:val="000000" w:themeColor="text1"/>
        </w:rPr>
        <w:lastRenderedPageBreak/>
        <w:t>Supplementary Table S2</w:t>
      </w:r>
    </w:p>
    <w:p w14:paraId="3D1E5E09" w14:textId="74F395DE" w:rsidR="00385CB5" w:rsidRDefault="00FB58E6" w:rsidP="00FB58E6">
      <w:pPr>
        <w:jc w:val="both"/>
        <w:rPr>
          <w:rFonts w:ascii="Times New Roman" w:hAnsi="Times New Roman" w:cs="Times New Roman"/>
          <w:color w:val="000000" w:themeColor="text1"/>
        </w:rPr>
      </w:pPr>
      <w:proofErr w:type="gramStart"/>
      <w:r>
        <w:rPr>
          <w:rFonts w:ascii="Times New Roman" w:hAnsi="Times New Roman" w:cs="Times New Roman"/>
          <w:color w:val="000000" w:themeColor="text1"/>
        </w:rPr>
        <w:t>The decoders or the erasers of the RNAPII CTD modifications.</w:t>
      </w:r>
      <w:proofErr w:type="gramEnd"/>
    </w:p>
    <w:tbl>
      <w:tblPr>
        <w:tblStyle w:val="TableGrid"/>
        <w:tblW w:w="103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1"/>
        <w:gridCol w:w="1440"/>
        <w:gridCol w:w="2160"/>
        <w:gridCol w:w="3150"/>
        <w:gridCol w:w="2340"/>
      </w:tblGrid>
      <w:tr w:rsidR="00A0283A" w:rsidRPr="001C3E75" w14:paraId="5970FA58" w14:textId="77777777" w:rsidTr="00A0283A">
        <w:trPr>
          <w:trHeight w:val="576"/>
        </w:trPr>
        <w:tc>
          <w:tcPr>
            <w:tcW w:w="1291" w:type="dxa"/>
            <w:tcBorders>
              <w:top w:val="single" w:sz="4" w:space="0" w:color="auto"/>
              <w:bottom w:val="single" w:sz="4" w:space="0" w:color="auto"/>
            </w:tcBorders>
            <w:vAlign w:val="center"/>
          </w:tcPr>
          <w:p w14:paraId="220E8B60" w14:textId="77777777" w:rsidR="00A0283A" w:rsidRPr="001C3E75" w:rsidRDefault="00A0283A" w:rsidP="004F55EC">
            <w:pPr>
              <w:rPr>
                <w:rFonts w:ascii="Times New Roman" w:hAnsi="Times New Roman" w:cs="Times New Roman"/>
                <w:color w:val="000000" w:themeColor="text1"/>
                <w:sz w:val="22"/>
                <w:szCs w:val="20"/>
              </w:rPr>
            </w:pPr>
            <w:r>
              <w:rPr>
                <w:rFonts w:ascii="Times New Roman" w:hAnsi="Times New Roman" w:cs="Times New Roman"/>
                <w:color w:val="000000" w:themeColor="text1"/>
                <w:sz w:val="22"/>
                <w:szCs w:val="20"/>
              </w:rPr>
              <w:t>Organisms</w:t>
            </w:r>
          </w:p>
        </w:tc>
        <w:tc>
          <w:tcPr>
            <w:tcW w:w="1440" w:type="dxa"/>
            <w:tcBorders>
              <w:top w:val="single" w:sz="4" w:space="0" w:color="auto"/>
              <w:bottom w:val="single" w:sz="4" w:space="0" w:color="auto"/>
            </w:tcBorders>
            <w:vAlign w:val="center"/>
          </w:tcPr>
          <w:p w14:paraId="2305A876" w14:textId="77777777" w:rsidR="00A0283A" w:rsidRPr="001C3E75" w:rsidRDefault="00A0283A" w:rsidP="000271B6">
            <w:pPr>
              <w:rPr>
                <w:rFonts w:ascii="Times New Roman" w:hAnsi="Times New Roman" w:cs="Times New Roman"/>
                <w:color w:val="000000" w:themeColor="text1"/>
                <w:sz w:val="22"/>
                <w:szCs w:val="20"/>
              </w:rPr>
            </w:pPr>
            <w:r w:rsidRPr="001C3E75">
              <w:rPr>
                <w:rFonts w:ascii="Times New Roman" w:hAnsi="Times New Roman" w:cs="Times New Roman"/>
                <w:color w:val="000000" w:themeColor="text1"/>
                <w:sz w:val="22"/>
                <w:szCs w:val="20"/>
              </w:rPr>
              <w:t>Proteins</w:t>
            </w:r>
          </w:p>
        </w:tc>
        <w:tc>
          <w:tcPr>
            <w:tcW w:w="2160" w:type="dxa"/>
            <w:tcBorders>
              <w:top w:val="single" w:sz="4" w:space="0" w:color="auto"/>
              <w:bottom w:val="single" w:sz="4" w:space="0" w:color="auto"/>
            </w:tcBorders>
            <w:vAlign w:val="center"/>
          </w:tcPr>
          <w:p w14:paraId="2B1C6E64" w14:textId="291E21A3" w:rsidR="00A0283A" w:rsidRPr="001C3E75" w:rsidRDefault="004F55EC" w:rsidP="000271B6">
            <w:pPr>
              <w:rPr>
                <w:rFonts w:ascii="Times New Roman" w:hAnsi="Times New Roman" w:cs="Times New Roman"/>
                <w:color w:val="000000" w:themeColor="text1"/>
                <w:sz w:val="22"/>
                <w:szCs w:val="20"/>
              </w:rPr>
            </w:pPr>
            <w:r>
              <w:rPr>
                <w:rFonts w:ascii="Times New Roman" w:hAnsi="Times New Roman" w:cs="Times New Roman"/>
                <w:color w:val="000000" w:themeColor="text1"/>
                <w:sz w:val="20"/>
                <w:szCs w:val="20"/>
              </w:rPr>
              <w:t>Specificity</w:t>
            </w:r>
          </w:p>
        </w:tc>
        <w:tc>
          <w:tcPr>
            <w:tcW w:w="3150" w:type="dxa"/>
            <w:tcBorders>
              <w:top w:val="single" w:sz="4" w:space="0" w:color="auto"/>
              <w:bottom w:val="single" w:sz="4" w:space="0" w:color="auto"/>
            </w:tcBorders>
            <w:vAlign w:val="center"/>
          </w:tcPr>
          <w:p w14:paraId="7CC3BCA7" w14:textId="1D04109E" w:rsidR="00A0283A" w:rsidRPr="001C3E75" w:rsidRDefault="00C634B6" w:rsidP="000271B6">
            <w:pPr>
              <w:rPr>
                <w:rFonts w:ascii="Times New Roman" w:hAnsi="Times New Roman" w:cs="Times New Roman"/>
                <w:color w:val="000000" w:themeColor="text1"/>
                <w:sz w:val="22"/>
                <w:szCs w:val="20"/>
              </w:rPr>
            </w:pPr>
            <w:r>
              <w:rPr>
                <w:rFonts w:ascii="Times New Roman" w:hAnsi="Times New Roman" w:cs="Times New Roman"/>
                <w:color w:val="000000" w:themeColor="text1"/>
                <w:sz w:val="22"/>
                <w:szCs w:val="20"/>
              </w:rPr>
              <w:t>Functions in t</w:t>
            </w:r>
            <w:r w:rsidR="00A0283A" w:rsidRPr="001C3E75">
              <w:rPr>
                <w:rFonts w:ascii="Times New Roman" w:hAnsi="Times New Roman" w:cs="Times New Roman"/>
                <w:color w:val="000000" w:themeColor="text1"/>
                <w:sz w:val="22"/>
                <w:szCs w:val="20"/>
              </w:rPr>
              <w:t>ranscription</w:t>
            </w:r>
          </w:p>
        </w:tc>
        <w:tc>
          <w:tcPr>
            <w:tcW w:w="2340" w:type="dxa"/>
            <w:tcBorders>
              <w:top w:val="single" w:sz="4" w:space="0" w:color="auto"/>
              <w:bottom w:val="single" w:sz="4" w:space="0" w:color="auto"/>
            </w:tcBorders>
            <w:vAlign w:val="center"/>
          </w:tcPr>
          <w:p w14:paraId="7C295A0F" w14:textId="77777777" w:rsidR="00A0283A" w:rsidRPr="001C3E75" w:rsidRDefault="00A0283A" w:rsidP="000271B6">
            <w:pPr>
              <w:rPr>
                <w:rFonts w:ascii="Times New Roman" w:hAnsi="Times New Roman" w:cs="Times New Roman"/>
                <w:color w:val="000000" w:themeColor="text1"/>
                <w:sz w:val="22"/>
                <w:szCs w:val="20"/>
              </w:rPr>
            </w:pPr>
            <w:r w:rsidRPr="001C3E75">
              <w:rPr>
                <w:rFonts w:ascii="Times New Roman" w:hAnsi="Times New Roman" w:cs="Times New Roman"/>
                <w:color w:val="000000" w:themeColor="text1"/>
                <w:sz w:val="22"/>
                <w:szCs w:val="20"/>
              </w:rPr>
              <w:t>References</w:t>
            </w:r>
          </w:p>
        </w:tc>
      </w:tr>
      <w:tr w:rsidR="00A0283A" w:rsidRPr="00C32523" w14:paraId="1EC1F48B" w14:textId="77777777" w:rsidTr="00A0283A">
        <w:trPr>
          <w:trHeight w:val="720"/>
        </w:trPr>
        <w:tc>
          <w:tcPr>
            <w:tcW w:w="1291" w:type="dxa"/>
            <w:tcBorders>
              <w:top w:val="single" w:sz="4" w:space="0" w:color="auto"/>
            </w:tcBorders>
          </w:tcPr>
          <w:p w14:paraId="5E40D669" w14:textId="77777777"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east</w:t>
            </w:r>
          </w:p>
        </w:tc>
        <w:tc>
          <w:tcPr>
            <w:tcW w:w="1440" w:type="dxa"/>
            <w:tcBorders>
              <w:top w:val="single" w:sz="4" w:space="0" w:color="auto"/>
            </w:tcBorders>
          </w:tcPr>
          <w:p w14:paraId="786E6F2E"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Fcp1</w:t>
            </w:r>
          </w:p>
        </w:tc>
        <w:tc>
          <w:tcPr>
            <w:tcW w:w="2160" w:type="dxa"/>
            <w:tcBorders>
              <w:top w:val="single" w:sz="4" w:space="0" w:color="auto"/>
            </w:tcBorders>
          </w:tcPr>
          <w:p w14:paraId="3FAC2D46" w14:textId="77777777"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2-P, S5-P, S7-P</w:t>
            </w:r>
          </w:p>
        </w:tc>
        <w:tc>
          <w:tcPr>
            <w:tcW w:w="3150" w:type="dxa"/>
            <w:tcBorders>
              <w:top w:val="single" w:sz="4" w:space="0" w:color="auto"/>
            </w:tcBorders>
          </w:tcPr>
          <w:p w14:paraId="4B51B01E" w14:textId="77777777" w:rsidR="00A0283A" w:rsidRDefault="00A0283A" w:rsidP="000271B6">
            <w:pPr>
              <w:autoSpaceDE w:val="0"/>
              <w:autoSpaceDN w:val="0"/>
              <w:adjustRightInd w:val="0"/>
              <w:rPr>
                <w:rFonts w:ascii="Times New Roman" w:hAnsi="Times New Roman" w:cs="Times New Roman"/>
                <w:sz w:val="20"/>
                <w:szCs w:val="20"/>
              </w:rPr>
            </w:pPr>
            <w:r>
              <w:rPr>
                <w:rFonts w:ascii="Times New Roman" w:hAnsi="Times New Roman" w:cs="Times New Roman"/>
                <w:color w:val="000000" w:themeColor="text1"/>
                <w:sz w:val="20"/>
                <w:szCs w:val="20"/>
              </w:rPr>
              <w:t>T</w:t>
            </w:r>
            <w:r w:rsidRPr="00C32523">
              <w:rPr>
                <w:rFonts w:ascii="Times New Roman" w:hAnsi="Times New Roman" w:cs="Times New Roman"/>
                <w:color w:val="000000" w:themeColor="text1"/>
                <w:sz w:val="20"/>
                <w:szCs w:val="20"/>
              </w:rPr>
              <w:t>ranscription elongation</w:t>
            </w:r>
          </w:p>
          <w:p w14:paraId="17DE5900" w14:textId="77777777" w:rsidR="00A0283A" w:rsidRPr="00C32523" w:rsidRDefault="00A0283A" w:rsidP="000271B6">
            <w:pPr>
              <w:autoSpaceDE w:val="0"/>
              <w:autoSpaceDN w:val="0"/>
              <w:adjustRightInd w:val="0"/>
              <w:rPr>
                <w:rFonts w:ascii="Times New Roman" w:hAnsi="Times New Roman" w:cs="Times New Roman"/>
                <w:color w:val="000000" w:themeColor="text1"/>
                <w:sz w:val="20"/>
                <w:szCs w:val="20"/>
              </w:rPr>
            </w:pPr>
            <w:r w:rsidRPr="005338AC">
              <w:rPr>
                <w:rFonts w:ascii="Times New Roman" w:hAnsi="Times New Roman" w:cs="Times New Roman"/>
                <w:color w:val="000000" w:themeColor="text1"/>
                <w:sz w:val="20"/>
                <w:szCs w:val="20"/>
              </w:rPr>
              <w:t>RNAPII recycling</w:t>
            </w:r>
          </w:p>
        </w:tc>
        <w:tc>
          <w:tcPr>
            <w:tcW w:w="2340" w:type="dxa"/>
            <w:tcBorders>
              <w:top w:val="single" w:sz="4" w:space="0" w:color="auto"/>
            </w:tcBorders>
          </w:tcPr>
          <w:p w14:paraId="48091045" w14:textId="790C0CC5"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DaG88L0F1dGhvcj48WWVhcj4yMDAxPC9ZZWFyPjxSZWNO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MzMTkt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4NTQxLTUxPC9wYWdlcz48dm9sdW1lPjI4Nzwvdm9sdW1lPjxudW1iZXI+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NDMwMC01PC9wYWdlcz48dm9sdW1lPjk0PC92b2x1bWU+PG51bWJlcj4yNjwvbnVtYmVyPjxrZXl3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DaG88L0F1dGhvcj48WWVhcj4yMDAxPC9ZZWFyPjxSZWNO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MzMTkt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4NTQxLTUxPC9wYWdlcz48dm9sdW1lPjI4Nzwvdm9sdW1lPjxudW1iZXI+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NDMwMC01PC9wYWdlcz48dm9sdW1lPjk0PC92b2x1bWU+PG51bWJlcj4yNjwvbnVtYmVyPjxrZXl3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Archambault et al, 1997; Cho et al, 2001; Kong et al, 2005; Zhang et al, 2012)</w:t>
            </w:r>
            <w:r w:rsidRPr="00C32523">
              <w:rPr>
                <w:rFonts w:ascii="Times New Roman" w:hAnsi="Times New Roman" w:cs="Times New Roman"/>
                <w:color w:val="000000" w:themeColor="text1"/>
                <w:sz w:val="16"/>
                <w:szCs w:val="16"/>
              </w:rPr>
              <w:fldChar w:fldCharType="end"/>
            </w:r>
          </w:p>
        </w:tc>
      </w:tr>
      <w:tr w:rsidR="00A0283A" w:rsidRPr="00C32523" w14:paraId="32319A18" w14:textId="77777777" w:rsidTr="00A0283A">
        <w:trPr>
          <w:trHeight w:val="864"/>
        </w:trPr>
        <w:tc>
          <w:tcPr>
            <w:tcW w:w="1291" w:type="dxa"/>
          </w:tcPr>
          <w:p w14:paraId="11CF4B4C"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58884B12"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su72</w:t>
            </w:r>
          </w:p>
        </w:tc>
        <w:tc>
          <w:tcPr>
            <w:tcW w:w="2160" w:type="dxa"/>
          </w:tcPr>
          <w:p w14:paraId="7FB4CEAC"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P, S7-P</w:t>
            </w:r>
          </w:p>
        </w:tc>
        <w:tc>
          <w:tcPr>
            <w:tcW w:w="3150" w:type="dxa"/>
          </w:tcPr>
          <w:p w14:paraId="56699438" w14:textId="77777777" w:rsidR="00A0283A"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nscription initiation</w:t>
            </w:r>
          </w:p>
          <w:p w14:paraId="2B680C60" w14:textId="7DF63905" w:rsidR="00A0283A" w:rsidRDefault="000271B6"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00A0283A">
              <w:rPr>
                <w:rFonts w:ascii="Times New Roman" w:hAnsi="Times New Roman" w:cs="Times New Roman"/>
                <w:color w:val="000000" w:themeColor="text1"/>
                <w:sz w:val="20"/>
                <w:szCs w:val="20"/>
              </w:rPr>
              <w:t>re-mRNA 3’-end processing</w:t>
            </w:r>
          </w:p>
          <w:p w14:paraId="51AF8528" w14:textId="77777777" w:rsidR="00A0283A" w:rsidRPr="00C32523" w:rsidRDefault="00A0283A" w:rsidP="000271B6">
            <w:pPr>
              <w:rPr>
                <w:rFonts w:ascii="Times New Roman" w:hAnsi="Times New Roman" w:cs="Times New Roman"/>
                <w:color w:val="000000" w:themeColor="text1"/>
                <w:sz w:val="20"/>
                <w:szCs w:val="20"/>
              </w:rPr>
            </w:pPr>
            <w:r w:rsidRPr="005811BD">
              <w:rPr>
                <w:rFonts w:ascii="Times New Roman" w:hAnsi="Times New Roman" w:cs="Times New Roman"/>
                <w:color w:val="000000" w:themeColor="text1"/>
                <w:sz w:val="20"/>
                <w:szCs w:val="20"/>
              </w:rPr>
              <w:t>Fcp1 stimulation</w:t>
            </w:r>
          </w:p>
        </w:tc>
        <w:tc>
          <w:tcPr>
            <w:tcW w:w="2340" w:type="dxa"/>
          </w:tcPr>
          <w:p w14:paraId="559437E8" w14:textId="37FC05D7"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LcmlzaG5hbXVydGh5PC9BdXRob3I+PFllYXI+MjAwNDwv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LcmlzaG5hbXVydGh5PC9BdXRob3I+PFllYXI+MjAwNDwv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Krishnamurthy et al, 2004; Zhang et al, 2012)</w:t>
            </w:r>
            <w:r w:rsidRPr="00C32523">
              <w:rPr>
                <w:rFonts w:ascii="Times New Roman" w:hAnsi="Times New Roman" w:cs="Times New Roman"/>
                <w:color w:val="000000" w:themeColor="text1"/>
                <w:sz w:val="16"/>
                <w:szCs w:val="16"/>
              </w:rPr>
              <w:fldChar w:fldCharType="end"/>
            </w:r>
          </w:p>
        </w:tc>
      </w:tr>
      <w:tr w:rsidR="00A0283A" w:rsidRPr="00C32523" w14:paraId="603CEE48" w14:textId="77777777" w:rsidTr="00A0283A">
        <w:trPr>
          <w:trHeight w:val="432"/>
        </w:trPr>
        <w:tc>
          <w:tcPr>
            <w:tcW w:w="1291" w:type="dxa"/>
          </w:tcPr>
          <w:p w14:paraId="33F16A41"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4F8609CB"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Rtr1</w:t>
            </w:r>
          </w:p>
        </w:tc>
        <w:tc>
          <w:tcPr>
            <w:tcW w:w="2160" w:type="dxa"/>
          </w:tcPr>
          <w:p w14:paraId="643283D7"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P, Y1-P</w:t>
            </w:r>
          </w:p>
        </w:tc>
        <w:tc>
          <w:tcPr>
            <w:tcW w:w="3150" w:type="dxa"/>
          </w:tcPr>
          <w:p w14:paraId="00F8B9CF" w14:textId="77777777" w:rsidR="00A0283A" w:rsidRPr="009B26B9"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P to S2-P</w:t>
            </w:r>
            <w:r>
              <w:rPr>
                <w:rFonts w:ascii="Times New Roman" w:hAnsi="Times New Roman" w:cs="Times New Roman"/>
                <w:color w:val="000000" w:themeColor="text1"/>
                <w:sz w:val="20"/>
                <w:szCs w:val="20"/>
              </w:rPr>
              <w:t xml:space="preserve"> t</w:t>
            </w:r>
            <w:r w:rsidRPr="00C32523">
              <w:rPr>
                <w:rFonts w:ascii="Times New Roman" w:hAnsi="Times New Roman" w:cs="Times New Roman"/>
                <w:color w:val="000000" w:themeColor="text1"/>
                <w:sz w:val="20"/>
                <w:szCs w:val="20"/>
              </w:rPr>
              <w:t>ransition</w:t>
            </w:r>
          </w:p>
        </w:tc>
        <w:tc>
          <w:tcPr>
            <w:tcW w:w="2340" w:type="dxa"/>
          </w:tcPr>
          <w:p w14:paraId="60FCE07C" w14:textId="76D43921"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Ic3U8L0F1dGhvcj48WWVhcj4yMDE0PC9ZZWFyPjxSZWNO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MTY4LTc4PC9wYWdlcz48dm9sdW1lPjM0PC92b2x1bWU+PG51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Ic3U8L0F1dGhvcj48WWVhcj4yMDE0PC9ZZWFyPjxSZWNO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MTY4LTc4PC9wYWdlcz48dm9sdW1lPjM0PC92b2x1bWU+PG51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Hsu et al, 2014; Mosley et al, 2009)</w:t>
            </w:r>
            <w:r w:rsidRPr="00C32523">
              <w:rPr>
                <w:rFonts w:ascii="Times New Roman" w:hAnsi="Times New Roman" w:cs="Times New Roman"/>
                <w:color w:val="000000" w:themeColor="text1"/>
                <w:sz w:val="16"/>
                <w:szCs w:val="16"/>
              </w:rPr>
              <w:fldChar w:fldCharType="end"/>
            </w:r>
          </w:p>
        </w:tc>
      </w:tr>
      <w:tr w:rsidR="00A0283A" w:rsidRPr="00C32523" w14:paraId="11DF29D2" w14:textId="77777777" w:rsidTr="00A0283A">
        <w:trPr>
          <w:trHeight w:val="432"/>
        </w:trPr>
        <w:tc>
          <w:tcPr>
            <w:tcW w:w="1291" w:type="dxa"/>
          </w:tcPr>
          <w:p w14:paraId="1C8E216A"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13A4B082"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Glc7</w:t>
            </w:r>
          </w:p>
        </w:tc>
        <w:tc>
          <w:tcPr>
            <w:tcW w:w="2160" w:type="dxa"/>
          </w:tcPr>
          <w:p w14:paraId="30142C44"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Y1-P</w:t>
            </w:r>
          </w:p>
        </w:tc>
        <w:tc>
          <w:tcPr>
            <w:tcW w:w="3150" w:type="dxa"/>
          </w:tcPr>
          <w:p w14:paraId="10F2F9A8" w14:textId="77777777"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w:t>
            </w:r>
            <w:r w:rsidRPr="008E2A0B">
              <w:rPr>
                <w:rFonts w:ascii="Times New Roman" w:hAnsi="Times New Roman" w:cs="Times New Roman"/>
                <w:color w:val="000000" w:themeColor="text1"/>
                <w:sz w:val="20"/>
                <w:szCs w:val="20"/>
              </w:rPr>
              <w:t>ranscription termination</w:t>
            </w:r>
          </w:p>
        </w:tc>
        <w:tc>
          <w:tcPr>
            <w:tcW w:w="2340" w:type="dxa"/>
          </w:tcPr>
          <w:p w14:paraId="54606A69" w14:textId="36FE977F"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TY2hyZWllY2s8L0F1dGhvcj48WWVhcj4yMDE0PC9ZZWFy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TY2hyZWllY2s8L0F1dGhvcj48WWVhcj4yMDE0PC9ZZWFy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Schreieck et al, 2014)</w:t>
            </w:r>
            <w:r w:rsidRPr="00C32523">
              <w:rPr>
                <w:rFonts w:ascii="Times New Roman" w:hAnsi="Times New Roman" w:cs="Times New Roman"/>
                <w:color w:val="000000" w:themeColor="text1"/>
                <w:sz w:val="16"/>
                <w:szCs w:val="16"/>
              </w:rPr>
              <w:fldChar w:fldCharType="end"/>
            </w:r>
          </w:p>
        </w:tc>
      </w:tr>
      <w:tr w:rsidR="00A0283A" w:rsidRPr="00C32523" w14:paraId="4C36ACC7" w14:textId="77777777" w:rsidTr="00A0283A">
        <w:trPr>
          <w:trHeight w:val="576"/>
        </w:trPr>
        <w:tc>
          <w:tcPr>
            <w:tcW w:w="1291" w:type="dxa"/>
          </w:tcPr>
          <w:p w14:paraId="39541171" w14:textId="77777777" w:rsidR="00A0283A"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ammals</w:t>
            </w:r>
          </w:p>
        </w:tc>
        <w:tc>
          <w:tcPr>
            <w:tcW w:w="1440" w:type="dxa"/>
          </w:tcPr>
          <w:p w14:paraId="692DDFB5"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FCP1</w:t>
            </w:r>
            <w:r>
              <w:rPr>
                <w:rFonts w:ascii="Times New Roman" w:hAnsi="Times New Roman" w:cs="Times New Roman"/>
                <w:color w:val="000000" w:themeColor="text1"/>
                <w:sz w:val="20"/>
                <w:szCs w:val="20"/>
              </w:rPr>
              <w:t>/</w:t>
            </w:r>
            <w:r w:rsidRPr="00C048D4">
              <w:rPr>
                <w:rFonts w:ascii="Times New Roman" w:hAnsi="Times New Roman" w:cs="Times New Roman"/>
                <w:color w:val="000000" w:themeColor="text1"/>
                <w:sz w:val="20"/>
                <w:szCs w:val="20"/>
              </w:rPr>
              <w:t>CTDP1</w:t>
            </w:r>
          </w:p>
        </w:tc>
        <w:tc>
          <w:tcPr>
            <w:tcW w:w="2160" w:type="dxa"/>
          </w:tcPr>
          <w:p w14:paraId="1FEC23C8"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2-P, S5-P, S7-P, T4-P</w:t>
            </w:r>
          </w:p>
        </w:tc>
        <w:tc>
          <w:tcPr>
            <w:tcW w:w="3150" w:type="dxa"/>
          </w:tcPr>
          <w:p w14:paraId="41258141" w14:textId="77777777" w:rsidR="00A0283A" w:rsidRDefault="00A0283A" w:rsidP="000271B6">
            <w:pPr>
              <w:autoSpaceDE w:val="0"/>
              <w:autoSpaceDN w:val="0"/>
              <w:adjustRightInd w:val="0"/>
              <w:rPr>
                <w:rFonts w:ascii="Times New Roman" w:hAnsi="Times New Roman" w:cs="Times New Roman"/>
                <w:sz w:val="20"/>
                <w:szCs w:val="20"/>
              </w:rPr>
            </w:pPr>
            <w:r>
              <w:rPr>
                <w:rFonts w:ascii="Times New Roman" w:hAnsi="Times New Roman" w:cs="Times New Roman"/>
                <w:color w:val="000000" w:themeColor="text1"/>
                <w:sz w:val="20"/>
                <w:szCs w:val="20"/>
              </w:rPr>
              <w:t>T</w:t>
            </w:r>
            <w:r w:rsidRPr="00C32523">
              <w:rPr>
                <w:rFonts w:ascii="Times New Roman" w:hAnsi="Times New Roman" w:cs="Times New Roman"/>
                <w:color w:val="000000" w:themeColor="text1"/>
                <w:sz w:val="20"/>
                <w:szCs w:val="20"/>
              </w:rPr>
              <w:t>ranscription elongation</w:t>
            </w:r>
          </w:p>
          <w:p w14:paraId="56DC6D09" w14:textId="77777777" w:rsidR="00A0283A" w:rsidRDefault="00A0283A" w:rsidP="000271B6">
            <w:pPr>
              <w:rPr>
                <w:rFonts w:ascii="Times New Roman" w:hAnsi="Times New Roman" w:cs="Times New Roman"/>
                <w:color w:val="000000" w:themeColor="text1"/>
                <w:sz w:val="20"/>
                <w:szCs w:val="20"/>
              </w:rPr>
            </w:pPr>
            <w:r w:rsidRPr="007E4DA6">
              <w:rPr>
                <w:rFonts w:ascii="Times New Roman" w:hAnsi="Times New Roman" w:cs="Times New Roman"/>
                <w:sz w:val="20"/>
                <w:szCs w:val="20"/>
              </w:rPr>
              <w:t>RNAPII recycling</w:t>
            </w:r>
          </w:p>
        </w:tc>
        <w:tc>
          <w:tcPr>
            <w:tcW w:w="2340" w:type="dxa"/>
          </w:tcPr>
          <w:p w14:paraId="614FC49D" w14:textId="531F4931" w:rsidR="00A0283A" w:rsidRPr="00C32523" w:rsidRDefault="00A0283A" w:rsidP="00A028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Data xml:space="preserve">PEVuZE5vdGU+PENpdGU+PEF1dGhvcj5Ic2luPC9BdXRob3I+PFllYXI+MjAxNDwvWWVhcj48UmVj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Ic2luPC9BdXRob3I+PFllYXI+MjAxNDwvWWVhcj48UmVj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Archambault et al, 1998; Cho et al, 1999; Hsin et al, 2014; Xiang et al, 2012)</w:t>
            </w:r>
            <w:r>
              <w:rPr>
                <w:rFonts w:ascii="Times New Roman" w:hAnsi="Times New Roman" w:cs="Times New Roman"/>
                <w:color w:val="000000" w:themeColor="text1"/>
                <w:sz w:val="16"/>
                <w:szCs w:val="16"/>
              </w:rPr>
              <w:fldChar w:fldCharType="end"/>
            </w:r>
          </w:p>
        </w:tc>
      </w:tr>
      <w:tr w:rsidR="00A0283A" w:rsidRPr="00C32523" w14:paraId="4AE3FE40" w14:textId="77777777" w:rsidTr="00A0283A">
        <w:trPr>
          <w:trHeight w:val="576"/>
        </w:trPr>
        <w:tc>
          <w:tcPr>
            <w:tcW w:w="1291" w:type="dxa"/>
          </w:tcPr>
          <w:p w14:paraId="688F1DCA" w14:textId="77777777" w:rsidR="00A0283A" w:rsidRDefault="00A0283A" w:rsidP="000271B6">
            <w:pPr>
              <w:rPr>
                <w:rFonts w:ascii="Times New Roman" w:hAnsi="Times New Roman" w:cs="Times New Roman"/>
                <w:color w:val="000000" w:themeColor="text1"/>
                <w:sz w:val="20"/>
                <w:szCs w:val="20"/>
              </w:rPr>
            </w:pPr>
          </w:p>
        </w:tc>
        <w:tc>
          <w:tcPr>
            <w:tcW w:w="1440" w:type="dxa"/>
          </w:tcPr>
          <w:p w14:paraId="5576C3DF"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SU72</w:t>
            </w:r>
          </w:p>
        </w:tc>
        <w:tc>
          <w:tcPr>
            <w:tcW w:w="2160" w:type="dxa"/>
          </w:tcPr>
          <w:p w14:paraId="484514A8"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P, S7-P</w:t>
            </w:r>
          </w:p>
        </w:tc>
        <w:tc>
          <w:tcPr>
            <w:tcW w:w="3150" w:type="dxa"/>
          </w:tcPr>
          <w:p w14:paraId="1D365849" w14:textId="77777777" w:rsidR="00A0283A"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nscription initiation</w:t>
            </w:r>
          </w:p>
          <w:p w14:paraId="48E5A789" w14:textId="2F22107F" w:rsidR="00A0283A" w:rsidRDefault="000271B6"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00A0283A">
              <w:rPr>
                <w:rFonts w:ascii="Times New Roman" w:hAnsi="Times New Roman" w:cs="Times New Roman"/>
                <w:color w:val="000000" w:themeColor="text1"/>
                <w:sz w:val="20"/>
                <w:szCs w:val="20"/>
              </w:rPr>
              <w:t>re-mRNA 3’-end processing</w:t>
            </w:r>
          </w:p>
        </w:tc>
        <w:tc>
          <w:tcPr>
            <w:tcW w:w="2340" w:type="dxa"/>
          </w:tcPr>
          <w:p w14:paraId="2D590365" w14:textId="00800060" w:rsidR="00A0283A" w:rsidRPr="00C32523" w:rsidRDefault="00A0283A" w:rsidP="00A028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Data xml:space="preserve">PEVuZE5vdGU+PENpdGU+PEF1dGhvcj5YaWFuZzwvQXV0aG9yPjxZZWFyPjIwMTI8L1llYXI+PFJl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YaWFuZzwvQXV0aG9yPjxZZWFyPjIwMTI8L1llYXI+PFJl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St-Pierre et al, 2005; Xiang et al, 2012)</w:t>
            </w:r>
            <w:r>
              <w:rPr>
                <w:rFonts w:ascii="Times New Roman" w:hAnsi="Times New Roman" w:cs="Times New Roman"/>
                <w:color w:val="000000" w:themeColor="text1"/>
                <w:sz w:val="16"/>
                <w:szCs w:val="16"/>
              </w:rPr>
              <w:fldChar w:fldCharType="end"/>
            </w:r>
          </w:p>
        </w:tc>
      </w:tr>
      <w:tr w:rsidR="00A0283A" w:rsidRPr="00C32523" w14:paraId="469A44A9" w14:textId="77777777" w:rsidTr="00A0283A">
        <w:trPr>
          <w:trHeight w:val="432"/>
        </w:trPr>
        <w:tc>
          <w:tcPr>
            <w:tcW w:w="1291" w:type="dxa"/>
          </w:tcPr>
          <w:p w14:paraId="279DBECF"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69ADD1B4"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OGA</w:t>
            </w:r>
          </w:p>
        </w:tc>
        <w:tc>
          <w:tcPr>
            <w:tcW w:w="2160" w:type="dxa"/>
          </w:tcPr>
          <w:p w14:paraId="4C52E3AC"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G, S7-G, T4-G</w:t>
            </w:r>
          </w:p>
        </w:tc>
        <w:tc>
          <w:tcPr>
            <w:tcW w:w="3150" w:type="dxa"/>
          </w:tcPr>
          <w:p w14:paraId="22F50BF0" w14:textId="77777777"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ranscription initiation</w:t>
            </w:r>
          </w:p>
        </w:tc>
        <w:tc>
          <w:tcPr>
            <w:tcW w:w="2340" w:type="dxa"/>
          </w:tcPr>
          <w:p w14:paraId="2DD7B07C" w14:textId="6E20D1BC"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SYW51bmNvbG88L0F1dGhvcj48WWVhcj4yMDEyPC9ZZWFy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jYwNTMzMjwvdXJsPjwvcmVs
YXRlZC11cmxzPjwvdXJscz48Y3VzdG9tMj4zMzkwNjMwPC9jdXN0b20yPjxlbGVjdHJvbmljLXJl
c291cmNlLW51bT4xMC4xMDc0L2piYy5NMTExLjMzMDkxMDwvZWxlY3Ryb25pYy1yZXNvdXJjZS1u
dW0+PGxhbmd1YWdlPmVuZzwvbGFuZ3VhZ2U+PC9yZWNvcmQ+PC9DaXRlPjwvRW5kTm90ZT4A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SYW51bmNvbG88L0F1dGhvcj48WWVhcj4yMDEyPC9ZZWFy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jYwNTMzMjwvdXJsPjwvcmVs
YXRlZC11cmxzPjwvdXJscz48Y3VzdG9tMj4zMzkwNjMwPC9jdXN0b20yPjxlbGVjdHJvbmljLXJl
c291cmNlLW51bT4xMC4xMDc0L2piYy5NMTExLjMzMDkxMDwvZWxlY3Ryb25pYy1yZXNvdXJjZS1u
dW0+PGxhbmd1YWdlPmVuZzwvbGFuZ3VhZ2U+PC9yZWNvcmQ+PC9DaXRlPjwvRW5kTm90ZT4A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Ranuncolo et al, 2012)</w:t>
            </w:r>
            <w:r w:rsidRPr="00C32523">
              <w:rPr>
                <w:rFonts w:ascii="Times New Roman" w:hAnsi="Times New Roman" w:cs="Times New Roman"/>
                <w:color w:val="000000" w:themeColor="text1"/>
                <w:sz w:val="16"/>
                <w:szCs w:val="16"/>
              </w:rPr>
              <w:fldChar w:fldCharType="end"/>
            </w:r>
          </w:p>
        </w:tc>
      </w:tr>
      <w:tr w:rsidR="00A0283A" w:rsidRPr="00C32523" w14:paraId="74F397F0" w14:textId="77777777" w:rsidTr="00A0283A">
        <w:trPr>
          <w:trHeight w:val="576"/>
        </w:trPr>
        <w:tc>
          <w:tcPr>
            <w:tcW w:w="1291" w:type="dxa"/>
          </w:tcPr>
          <w:p w14:paraId="2748E967"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332EDE60"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RPAP2</w:t>
            </w:r>
          </w:p>
        </w:tc>
        <w:tc>
          <w:tcPr>
            <w:tcW w:w="2160" w:type="dxa"/>
          </w:tcPr>
          <w:p w14:paraId="2815C711"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P</w:t>
            </w:r>
          </w:p>
        </w:tc>
        <w:tc>
          <w:tcPr>
            <w:tcW w:w="3150" w:type="dxa"/>
          </w:tcPr>
          <w:p w14:paraId="6682A7DF" w14:textId="77777777" w:rsidR="00A0283A" w:rsidRDefault="00A0283A" w:rsidP="000271B6">
            <w:pPr>
              <w:autoSpaceDE w:val="0"/>
              <w:autoSpaceDN w:val="0"/>
              <w:adjustRightInd w:val="0"/>
              <w:rPr>
                <w:rFonts w:ascii="Times New Roman" w:hAnsi="Times New Roman" w:cs="Times New Roman"/>
                <w:iCs/>
                <w:sz w:val="20"/>
                <w:szCs w:val="20"/>
              </w:rPr>
            </w:pPr>
            <w:r>
              <w:rPr>
                <w:rFonts w:ascii="Times New Roman" w:hAnsi="Times New Roman" w:cs="Times New Roman"/>
                <w:iCs/>
                <w:sz w:val="20"/>
                <w:szCs w:val="20"/>
              </w:rPr>
              <w:t>S5-P to S2-P transition</w:t>
            </w:r>
          </w:p>
          <w:p w14:paraId="3D6F07E7" w14:textId="77777777" w:rsidR="00A0283A" w:rsidRPr="00C32523" w:rsidRDefault="00A0283A" w:rsidP="000271B6">
            <w:pPr>
              <w:autoSpaceDE w:val="0"/>
              <w:autoSpaceDN w:val="0"/>
              <w:adjustRightInd w:val="0"/>
              <w:rPr>
                <w:rFonts w:ascii="Times New Roman" w:hAnsi="Times New Roman" w:cs="Times New Roman"/>
                <w:color w:val="000000" w:themeColor="text1"/>
                <w:sz w:val="20"/>
                <w:szCs w:val="20"/>
              </w:rPr>
            </w:pPr>
            <w:proofErr w:type="spellStart"/>
            <w:proofErr w:type="gramStart"/>
            <w:r w:rsidRPr="005811BD">
              <w:rPr>
                <w:rFonts w:ascii="Times New Roman" w:hAnsi="Times New Roman" w:cs="Times New Roman"/>
                <w:color w:val="000000" w:themeColor="text1"/>
                <w:sz w:val="20"/>
                <w:szCs w:val="20"/>
              </w:rPr>
              <w:t>snRNA</w:t>
            </w:r>
            <w:proofErr w:type="spellEnd"/>
            <w:proofErr w:type="gramEnd"/>
            <w:r w:rsidRPr="005811B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gene expression</w:t>
            </w:r>
          </w:p>
        </w:tc>
        <w:tc>
          <w:tcPr>
            <w:tcW w:w="2340" w:type="dxa"/>
          </w:tcPr>
          <w:p w14:paraId="678F065A" w14:textId="35F7B6F0"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FZ2xvZmY8L0F1dGhvcj48WWVhcj4yMDEyPC9ZZWFyPjxS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FZ2xvZmY8L0F1dGhvcj48WWVhcj4yMDEyPC9ZZWFyPjxS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Egloff et al, 2012)</w:t>
            </w:r>
            <w:r w:rsidRPr="00C32523">
              <w:rPr>
                <w:rFonts w:ascii="Times New Roman" w:hAnsi="Times New Roman" w:cs="Times New Roman"/>
                <w:color w:val="000000" w:themeColor="text1"/>
                <w:sz w:val="16"/>
                <w:szCs w:val="16"/>
              </w:rPr>
              <w:fldChar w:fldCharType="end"/>
            </w:r>
          </w:p>
        </w:tc>
      </w:tr>
      <w:tr w:rsidR="00A0283A" w:rsidRPr="00C32523" w14:paraId="07168900" w14:textId="77777777" w:rsidTr="00A0283A">
        <w:trPr>
          <w:trHeight w:val="432"/>
        </w:trPr>
        <w:tc>
          <w:tcPr>
            <w:tcW w:w="1291" w:type="dxa"/>
          </w:tcPr>
          <w:p w14:paraId="4018CBF2"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1254E333"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CDC14A</w:t>
            </w:r>
          </w:p>
        </w:tc>
        <w:tc>
          <w:tcPr>
            <w:tcW w:w="2160" w:type="dxa"/>
          </w:tcPr>
          <w:p w14:paraId="5D9CDEA9"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2-P, S5-P</w:t>
            </w:r>
          </w:p>
        </w:tc>
        <w:tc>
          <w:tcPr>
            <w:tcW w:w="3150" w:type="dxa"/>
          </w:tcPr>
          <w:p w14:paraId="6616F001" w14:textId="6FE7561E"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w:t>
            </w:r>
            <w:r w:rsidRPr="00C32523">
              <w:rPr>
                <w:rFonts w:ascii="Times New Roman" w:hAnsi="Times New Roman" w:cs="Times New Roman"/>
                <w:color w:val="000000" w:themeColor="text1"/>
                <w:sz w:val="20"/>
                <w:szCs w:val="20"/>
              </w:rPr>
              <w:t>epress</w:t>
            </w:r>
            <w:r w:rsidR="00CF5213">
              <w:rPr>
                <w:rFonts w:ascii="Times New Roman" w:hAnsi="Times New Roman" w:cs="Times New Roman"/>
                <w:color w:val="000000" w:themeColor="text1"/>
                <w:sz w:val="20"/>
                <w:szCs w:val="20"/>
              </w:rPr>
              <w:t>ion of</w:t>
            </w:r>
            <w:r>
              <w:rPr>
                <w:rFonts w:ascii="Times New Roman" w:hAnsi="Times New Roman" w:cs="Times New Roman"/>
                <w:color w:val="000000" w:themeColor="text1"/>
                <w:sz w:val="20"/>
                <w:szCs w:val="20"/>
              </w:rPr>
              <w:t xml:space="preserve"> c</w:t>
            </w:r>
            <w:r w:rsidRPr="00C32523">
              <w:rPr>
                <w:rFonts w:ascii="Times New Roman" w:hAnsi="Times New Roman" w:cs="Times New Roman"/>
                <w:color w:val="000000" w:themeColor="text1"/>
                <w:sz w:val="20"/>
                <w:szCs w:val="20"/>
              </w:rPr>
              <w:t xml:space="preserve">ell cycle </w:t>
            </w:r>
            <w:r>
              <w:rPr>
                <w:rFonts w:ascii="Times New Roman" w:hAnsi="Times New Roman" w:cs="Times New Roman"/>
                <w:color w:val="000000" w:themeColor="text1"/>
                <w:sz w:val="20"/>
                <w:szCs w:val="20"/>
              </w:rPr>
              <w:t>transcription</w:t>
            </w:r>
          </w:p>
        </w:tc>
        <w:tc>
          <w:tcPr>
            <w:tcW w:w="2340" w:type="dxa"/>
          </w:tcPr>
          <w:p w14:paraId="190244CF" w14:textId="36914F7B"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HdWlsbGFtb3Q8L0F1dGhvcj48WWVhcj4yMDExPC9ZZWFy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ODk8L3BhZ2VzPjx2b2x1bWU+MTwvdm9sdW1lPjxlZGl0aW9uPjIwMTIvMDIv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HdWlsbGFtb3Q8L0F1dGhvcj48WWVhcj4yMDExPC9ZZWFy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ODk8L3BhZ2VzPjx2b2x1bWU+MTwvdm9sdW1lPjxlZGl0aW9uPjIwMTIvMDIv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Guillamot et al, 2011)</w:t>
            </w:r>
            <w:r w:rsidRPr="00C32523">
              <w:rPr>
                <w:rFonts w:ascii="Times New Roman" w:hAnsi="Times New Roman" w:cs="Times New Roman"/>
                <w:color w:val="000000" w:themeColor="text1"/>
                <w:sz w:val="16"/>
                <w:szCs w:val="16"/>
              </w:rPr>
              <w:fldChar w:fldCharType="end"/>
            </w:r>
          </w:p>
        </w:tc>
      </w:tr>
      <w:tr w:rsidR="00A0283A" w:rsidRPr="00C32523" w14:paraId="23D4EF87" w14:textId="77777777" w:rsidTr="00A0283A">
        <w:trPr>
          <w:trHeight w:val="432"/>
        </w:trPr>
        <w:tc>
          <w:tcPr>
            <w:tcW w:w="1291" w:type="dxa"/>
          </w:tcPr>
          <w:p w14:paraId="069289A3" w14:textId="77777777" w:rsidR="00A0283A" w:rsidRPr="00C32523" w:rsidRDefault="00A0283A" w:rsidP="000271B6">
            <w:pPr>
              <w:rPr>
                <w:rFonts w:ascii="Times New Roman" w:hAnsi="Times New Roman" w:cs="Times New Roman"/>
                <w:color w:val="000000" w:themeColor="text1"/>
                <w:sz w:val="20"/>
                <w:szCs w:val="20"/>
              </w:rPr>
            </w:pPr>
          </w:p>
        </w:tc>
        <w:tc>
          <w:tcPr>
            <w:tcW w:w="1440" w:type="dxa"/>
          </w:tcPr>
          <w:p w14:paraId="3EB6F460"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CDC14B</w:t>
            </w:r>
          </w:p>
        </w:tc>
        <w:tc>
          <w:tcPr>
            <w:tcW w:w="2160" w:type="dxa"/>
          </w:tcPr>
          <w:p w14:paraId="0BC9EFA1" w14:textId="77777777"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5-P</w:t>
            </w:r>
          </w:p>
        </w:tc>
        <w:tc>
          <w:tcPr>
            <w:tcW w:w="3150" w:type="dxa"/>
          </w:tcPr>
          <w:p w14:paraId="5CFAA46A" w14:textId="18DFBD1A" w:rsidR="00A0283A" w:rsidRPr="00C32523" w:rsidRDefault="00A0283A" w:rsidP="000271B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w:t>
            </w:r>
            <w:r w:rsidRPr="00C32523">
              <w:rPr>
                <w:rFonts w:ascii="Times New Roman" w:hAnsi="Times New Roman" w:cs="Times New Roman"/>
                <w:color w:val="000000" w:themeColor="text1"/>
                <w:sz w:val="20"/>
                <w:szCs w:val="20"/>
              </w:rPr>
              <w:t>epress</w:t>
            </w:r>
            <w:r w:rsidR="00CF5213">
              <w:rPr>
                <w:rFonts w:ascii="Times New Roman" w:hAnsi="Times New Roman" w:cs="Times New Roman"/>
                <w:color w:val="000000" w:themeColor="text1"/>
                <w:sz w:val="20"/>
                <w:szCs w:val="20"/>
              </w:rPr>
              <w:t>ion of</w:t>
            </w:r>
            <w:r>
              <w:rPr>
                <w:rFonts w:ascii="Times New Roman" w:hAnsi="Times New Roman" w:cs="Times New Roman"/>
                <w:color w:val="000000" w:themeColor="text1"/>
                <w:sz w:val="20"/>
                <w:szCs w:val="20"/>
              </w:rPr>
              <w:t xml:space="preserve"> c</w:t>
            </w:r>
            <w:r w:rsidRPr="00C32523">
              <w:rPr>
                <w:rFonts w:ascii="Times New Roman" w:hAnsi="Times New Roman" w:cs="Times New Roman"/>
                <w:color w:val="000000" w:themeColor="text1"/>
                <w:sz w:val="20"/>
                <w:szCs w:val="20"/>
              </w:rPr>
              <w:t xml:space="preserve">ell cycle </w:t>
            </w:r>
            <w:r>
              <w:rPr>
                <w:rFonts w:ascii="Times New Roman" w:hAnsi="Times New Roman" w:cs="Times New Roman"/>
                <w:color w:val="000000" w:themeColor="text1"/>
                <w:sz w:val="20"/>
                <w:szCs w:val="20"/>
              </w:rPr>
              <w:t>transcription</w:t>
            </w:r>
          </w:p>
        </w:tc>
        <w:tc>
          <w:tcPr>
            <w:tcW w:w="2340" w:type="dxa"/>
          </w:tcPr>
          <w:p w14:paraId="168267CD" w14:textId="6C48DC92"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HdWlsbGFtb3Q8L0F1dGhvcj48WWVhcj4yMDExPC9ZZWFy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ODk8L3BhZ2VzPjx2b2x1bWU+MTwvdm9sdW1lPjxlZGl0aW9uPjIwMTIvMDIv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HdWlsbGFtb3Q8L0F1dGhvcj48WWVhcj4yMDExPC9ZZWFy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ODk8L3BhZ2VzPjx2b2x1bWU+MTwvdm9sdW1lPjxlZGl0aW9uPjIwMTIvMDIv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Guillamot et al, 2011)</w:t>
            </w:r>
            <w:r w:rsidRPr="00C32523">
              <w:rPr>
                <w:rFonts w:ascii="Times New Roman" w:hAnsi="Times New Roman" w:cs="Times New Roman"/>
                <w:color w:val="000000" w:themeColor="text1"/>
                <w:sz w:val="16"/>
                <w:szCs w:val="16"/>
              </w:rPr>
              <w:fldChar w:fldCharType="end"/>
            </w:r>
          </w:p>
        </w:tc>
      </w:tr>
      <w:tr w:rsidR="00A0283A" w:rsidRPr="00C32523" w14:paraId="208920F0" w14:textId="77777777" w:rsidTr="00A0283A">
        <w:trPr>
          <w:trHeight w:val="432"/>
        </w:trPr>
        <w:tc>
          <w:tcPr>
            <w:tcW w:w="1291" w:type="dxa"/>
            <w:tcBorders>
              <w:bottom w:val="single" w:sz="4" w:space="0" w:color="auto"/>
            </w:tcBorders>
          </w:tcPr>
          <w:p w14:paraId="3AF5CF88" w14:textId="77777777" w:rsidR="00A0283A" w:rsidRPr="00C32523" w:rsidRDefault="00A0283A" w:rsidP="000271B6">
            <w:pPr>
              <w:rPr>
                <w:rFonts w:ascii="Times New Roman" w:hAnsi="Times New Roman" w:cs="Times New Roman"/>
                <w:color w:val="000000" w:themeColor="text1"/>
                <w:sz w:val="20"/>
                <w:szCs w:val="20"/>
              </w:rPr>
            </w:pPr>
          </w:p>
        </w:tc>
        <w:tc>
          <w:tcPr>
            <w:tcW w:w="1440" w:type="dxa"/>
            <w:tcBorders>
              <w:bottom w:val="single" w:sz="4" w:space="0" w:color="auto"/>
            </w:tcBorders>
          </w:tcPr>
          <w:p w14:paraId="032764CF"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CP1</w:t>
            </w:r>
          </w:p>
        </w:tc>
        <w:tc>
          <w:tcPr>
            <w:tcW w:w="2160" w:type="dxa"/>
            <w:tcBorders>
              <w:bottom w:val="single" w:sz="4" w:space="0" w:color="auto"/>
            </w:tcBorders>
          </w:tcPr>
          <w:p w14:paraId="195308DB" w14:textId="77777777" w:rsidR="00A0283A" w:rsidRPr="00C32523" w:rsidRDefault="00A0283A" w:rsidP="000271B6">
            <w:pPr>
              <w:rPr>
                <w:rFonts w:ascii="Times New Roman" w:hAnsi="Times New Roman" w:cs="Times New Roman"/>
                <w:color w:val="000000" w:themeColor="text1"/>
                <w:sz w:val="20"/>
                <w:szCs w:val="20"/>
              </w:rPr>
            </w:pPr>
            <w:r w:rsidRPr="00C32523">
              <w:rPr>
                <w:rFonts w:ascii="Times New Roman" w:hAnsi="Times New Roman" w:cs="Times New Roman"/>
                <w:color w:val="000000" w:themeColor="text1"/>
                <w:sz w:val="20"/>
                <w:szCs w:val="20"/>
              </w:rPr>
              <w:t>S5-P</w:t>
            </w:r>
          </w:p>
        </w:tc>
        <w:tc>
          <w:tcPr>
            <w:tcW w:w="3150" w:type="dxa"/>
            <w:tcBorders>
              <w:bottom w:val="single" w:sz="4" w:space="0" w:color="auto"/>
            </w:tcBorders>
          </w:tcPr>
          <w:p w14:paraId="2187811F" w14:textId="77777777" w:rsidR="00A0283A" w:rsidRPr="00C32523" w:rsidRDefault="00A0283A" w:rsidP="000271B6">
            <w:pPr>
              <w:autoSpaceDE w:val="0"/>
              <w:autoSpaceDN w:val="0"/>
              <w:adjustRightIn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w:t>
            </w:r>
            <w:r w:rsidRPr="00C32523">
              <w:rPr>
                <w:rFonts w:ascii="Times New Roman" w:hAnsi="Times New Roman" w:cs="Times New Roman"/>
                <w:color w:val="000000" w:themeColor="text1"/>
                <w:sz w:val="20"/>
                <w:szCs w:val="20"/>
              </w:rPr>
              <w:t>ranscription elongation</w:t>
            </w:r>
          </w:p>
        </w:tc>
        <w:tc>
          <w:tcPr>
            <w:tcW w:w="2340" w:type="dxa"/>
            <w:tcBorders>
              <w:bottom w:val="single" w:sz="4" w:space="0" w:color="auto"/>
            </w:tcBorders>
          </w:tcPr>
          <w:p w14:paraId="66713848" w14:textId="548D55B5" w:rsidR="00A0283A" w:rsidRPr="00C32523" w:rsidRDefault="00A0283A" w:rsidP="00A0283A">
            <w:pPr>
              <w:rPr>
                <w:rFonts w:ascii="Times New Roman" w:hAnsi="Times New Roman" w:cs="Times New Roman"/>
                <w:color w:val="000000" w:themeColor="text1"/>
                <w:sz w:val="16"/>
                <w:szCs w:val="16"/>
              </w:rPr>
            </w:pPr>
            <w:r w:rsidRPr="00C32523">
              <w:rPr>
                <w:rFonts w:ascii="Times New Roman" w:hAnsi="Times New Roman" w:cs="Times New Roman"/>
                <w:color w:val="000000" w:themeColor="text1"/>
                <w:sz w:val="16"/>
                <w:szCs w:val="16"/>
              </w:rPr>
              <w:fldChar w:fldCharType="begin">
                <w:fldData xml:space="preserve">PEVuZE5vdGU+PENpdGU+PEF1dGhvcj5ZZW88L0F1dGhvcj48WWVhcj4yMDAzPC9ZZWFyPjxSZWNO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</w:fldData>
              </w:fldChar>
            </w:r>
            <w:r>
              <w:rPr>
                <w:rFonts w:ascii="Times New Roman" w:hAnsi="Times New Roman" w:cs="Times New Roman"/>
                <w:color w:val="000000" w:themeColor="text1"/>
                <w:sz w:val="16"/>
                <w:szCs w:val="16"/>
              </w:rPr>
              <w:instrText xml:space="preserve"> ADDIN EN.CITE </w:instrText>
            </w:r>
            <w:r>
              <w:rPr>
                <w:rFonts w:ascii="Times New Roman" w:hAnsi="Times New Roman" w:cs="Times New Roman"/>
                <w:color w:val="000000" w:themeColor="text1"/>
                <w:sz w:val="16"/>
                <w:szCs w:val="16"/>
              </w:rPr>
              <w:fldChar w:fldCharType="begin">
                <w:fldData xml:space="preserve">PEVuZE5vdGU+PENpdGU+PEF1dGhvcj5ZZW88L0F1dGhvcj48WWVhcj4yMDAzPC9ZZWFyPjxSZWNO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</w:fldData>
              </w:fldChar>
            </w:r>
            <w:r>
              <w:rPr>
                <w:rFonts w:ascii="Times New Roman" w:hAnsi="Times New Roman" w:cs="Times New Roman"/>
                <w:color w:val="000000" w:themeColor="text1"/>
                <w:sz w:val="16"/>
                <w:szCs w:val="16"/>
              </w:rPr>
              <w:instrText xml:space="preserve"> ADDIN EN.CITE.DATA </w:instrText>
            </w:r>
            <w:r>
              <w:rPr>
                <w:rFonts w:ascii="Times New Roman" w:hAnsi="Times New Roman" w:cs="Times New Roman"/>
                <w:color w:val="000000" w:themeColor="text1"/>
                <w:sz w:val="16"/>
                <w:szCs w:val="16"/>
              </w:rPr>
            </w:r>
            <w:r>
              <w:rPr>
                <w:rFonts w:ascii="Times New Roman" w:hAnsi="Times New Roman" w:cs="Times New Roman"/>
                <w:color w:val="000000" w:themeColor="text1"/>
                <w:sz w:val="16"/>
                <w:szCs w:val="16"/>
              </w:rPr>
              <w:fldChar w:fldCharType="end"/>
            </w:r>
            <w:r w:rsidRPr="00C32523">
              <w:rPr>
                <w:rFonts w:ascii="Times New Roman" w:hAnsi="Times New Roman" w:cs="Times New Roman"/>
                <w:color w:val="000000" w:themeColor="text1"/>
                <w:sz w:val="16"/>
                <w:szCs w:val="16"/>
              </w:rPr>
            </w:r>
            <w:r w:rsidRPr="00C32523">
              <w:rPr>
                <w:rFonts w:ascii="Times New Roman" w:hAnsi="Times New Roman" w:cs="Times New Roman"/>
                <w:color w:val="000000" w:themeColor="text1"/>
                <w:sz w:val="16"/>
                <w:szCs w:val="16"/>
              </w:rPr>
              <w:fldChar w:fldCharType="separate"/>
            </w:r>
            <w:r>
              <w:rPr>
                <w:rFonts w:ascii="Times New Roman" w:hAnsi="Times New Roman" w:cs="Times New Roman"/>
                <w:noProof/>
                <w:color w:val="000000" w:themeColor="text1"/>
                <w:sz w:val="16"/>
                <w:szCs w:val="16"/>
              </w:rPr>
              <w:t>(Yeo et al, 2003; Zhang et al, 2006)</w:t>
            </w:r>
            <w:r w:rsidRPr="00C32523">
              <w:rPr>
                <w:rFonts w:ascii="Times New Roman" w:hAnsi="Times New Roman" w:cs="Times New Roman"/>
                <w:color w:val="000000" w:themeColor="text1"/>
                <w:sz w:val="16"/>
                <w:szCs w:val="16"/>
              </w:rPr>
              <w:fldChar w:fldCharType="end"/>
            </w:r>
          </w:p>
        </w:tc>
      </w:tr>
    </w:tbl>
    <w:p w14:paraId="28BAAB46" w14:textId="4E0CDB7E" w:rsidR="00A0283A" w:rsidRPr="000E352D" w:rsidRDefault="000E352D" w:rsidP="000E352D">
      <w:pPr>
        <w:spacing w:after="0" w:line="240" w:lineRule="auto"/>
        <w:ind w:right="72"/>
        <w:jc w:val="both"/>
        <w:rPr>
          <w:rFonts w:ascii="Times New Roman" w:eastAsia="Times New Roman" w:hAnsi="Times New Roman" w:cs="Times New Roman"/>
          <w:bCs/>
          <w:i/>
          <w:color w:val="000000" w:themeColor="text1"/>
          <w:sz w:val="18"/>
          <w:szCs w:val="18"/>
        </w:rPr>
      </w:pPr>
      <w:r>
        <w:rPr>
          <w:rFonts w:ascii="Times New Roman" w:eastAsia="Times New Roman" w:hAnsi="Times New Roman" w:cs="Times New Roman"/>
          <w:bCs/>
          <w:color w:val="000000" w:themeColor="text1"/>
          <w:sz w:val="18"/>
          <w:szCs w:val="18"/>
        </w:rPr>
        <w:t>Fcp1, TFIIF-associating component of CTD phosphatase 1; Ssu72, Suppressor of sua7</w:t>
      </w:r>
      <w:r w:rsidR="00712E03">
        <w:rPr>
          <w:rFonts w:ascii="Times New Roman" w:eastAsia="Times New Roman" w:hAnsi="Times New Roman" w:cs="Times New Roman"/>
          <w:bCs/>
          <w:color w:val="000000" w:themeColor="text1"/>
          <w:sz w:val="18"/>
          <w:szCs w:val="18"/>
        </w:rPr>
        <w:t>,</w:t>
      </w:r>
      <w:r>
        <w:rPr>
          <w:rFonts w:ascii="Times New Roman" w:eastAsia="Times New Roman" w:hAnsi="Times New Roman" w:cs="Times New Roman"/>
          <w:bCs/>
          <w:color w:val="000000" w:themeColor="text1"/>
          <w:sz w:val="18"/>
          <w:szCs w:val="18"/>
        </w:rPr>
        <w:t xml:space="preserve"> </w:t>
      </w:r>
      <w:r w:rsidR="00712E03">
        <w:rPr>
          <w:rFonts w:ascii="Times New Roman" w:eastAsia="Times New Roman" w:hAnsi="Times New Roman" w:cs="Times New Roman"/>
          <w:bCs/>
          <w:color w:val="000000" w:themeColor="text1"/>
          <w:sz w:val="18"/>
          <w:szCs w:val="18"/>
        </w:rPr>
        <w:t>gene</w:t>
      </w:r>
      <w:bookmarkStart w:id="0" w:name="_GoBack"/>
      <w:bookmarkEnd w:id="0"/>
      <w:r>
        <w:rPr>
          <w:rFonts w:ascii="Times New Roman" w:eastAsia="Times New Roman" w:hAnsi="Times New Roman" w:cs="Times New Roman"/>
          <w:bCs/>
          <w:color w:val="000000" w:themeColor="text1"/>
          <w:sz w:val="18"/>
          <w:szCs w:val="18"/>
        </w:rPr>
        <w:t xml:space="preserve"> 2; Rtr1, Regulator of transcription 1; Glc7, Glycogen 7; </w:t>
      </w:r>
      <w:r>
        <w:rPr>
          <w:rFonts w:ascii="Times New Roman" w:hAnsi="Times New Roman" w:cs="Times New Roman"/>
          <w:color w:val="000000" w:themeColor="text1"/>
          <w:sz w:val="18"/>
          <w:szCs w:val="18"/>
        </w:rPr>
        <w:t xml:space="preserve">CTDP1, </w:t>
      </w:r>
      <w:r>
        <w:rPr>
          <w:rFonts w:ascii="Times New Roman" w:eastAsia="Times New Roman" w:hAnsi="Times New Roman" w:cs="Times New Roman"/>
          <w:bCs/>
          <w:color w:val="000000" w:themeColor="text1"/>
          <w:sz w:val="18"/>
          <w:szCs w:val="18"/>
        </w:rPr>
        <w:t>CTD (carboxy-terminal domain, RNA polymerase II, polypeptide A) phosphatase subunit 1; OGA; O-</w:t>
      </w:r>
      <w:proofErr w:type="spellStart"/>
      <w:r>
        <w:rPr>
          <w:rFonts w:ascii="Times New Roman" w:eastAsia="Times New Roman" w:hAnsi="Times New Roman" w:cs="Times New Roman"/>
          <w:bCs/>
          <w:color w:val="000000" w:themeColor="text1"/>
          <w:sz w:val="18"/>
          <w:szCs w:val="18"/>
        </w:rPr>
        <w:t>GlcNAcase</w:t>
      </w:r>
      <w:proofErr w:type="spellEnd"/>
      <w:r>
        <w:rPr>
          <w:rFonts w:ascii="Times New Roman" w:eastAsia="Times New Roman" w:hAnsi="Times New Roman" w:cs="Times New Roman"/>
          <w:bCs/>
          <w:color w:val="000000" w:themeColor="text1"/>
          <w:sz w:val="18"/>
          <w:szCs w:val="18"/>
        </w:rPr>
        <w:t xml:space="preserve"> (Beta-N-</w:t>
      </w:r>
      <w:proofErr w:type="spellStart"/>
      <w:r>
        <w:rPr>
          <w:rFonts w:ascii="Times New Roman" w:eastAsia="Times New Roman" w:hAnsi="Times New Roman" w:cs="Times New Roman"/>
          <w:bCs/>
          <w:color w:val="000000" w:themeColor="text1"/>
          <w:sz w:val="18"/>
          <w:szCs w:val="18"/>
        </w:rPr>
        <w:t>acetylglucosaminidase</w:t>
      </w:r>
      <w:proofErr w:type="spellEnd"/>
      <w:r>
        <w:rPr>
          <w:rFonts w:ascii="Times New Roman" w:eastAsia="Times New Roman" w:hAnsi="Times New Roman" w:cs="Times New Roman"/>
          <w:bCs/>
          <w:color w:val="000000" w:themeColor="text1"/>
          <w:sz w:val="18"/>
          <w:szCs w:val="18"/>
        </w:rPr>
        <w:t xml:space="preserve">); RPAP2, RNA polymerase II associated protein 2; CDC14A, Cell division cycle 14 homolog A; CDC14B, Cell division cycle 14 homolog B; SCP1, small C-terminal domain phosphatase 1. </w:t>
      </w:r>
      <w:r w:rsidR="0032364F" w:rsidRPr="009959A8">
        <w:rPr>
          <w:rFonts w:ascii="Times New Roman" w:eastAsia="Times New Roman" w:hAnsi="Times New Roman" w:cs="Times New Roman"/>
          <w:bCs/>
          <w:sz w:val="18"/>
        </w:rPr>
        <w:t>The RNAPII CTD modifications are shown as described in Fig. 1C.</w:t>
      </w:r>
    </w:p>
    <w:p w14:paraId="1C496C88" w14:textId="77777777" w:rsidR="00A0283A" w:rsidRDefault="00A0283A" w:rsidP="00A0283A"/>
    <w:p w14:paraId="24D6C954" w14:textId="77777777" w:rsidR="00385CB5" w:rsidRDefault="00385CB5" w:rsidP="00385CB5">
      <w:pPr>
        <w:spacing w:after="0" w:line="240" w:lineRule="auto"/>
      </w:pPr>
    </w:p>
    <w:p w14:paraId="5EF6585B" w14:textId="77777777" w:rsidR="00385CB5" w:rsidRDefault="00385CB5" w:rsidP="00385CB5">
      <w:pPr>
        <w:spacing w:after="0" w:line="240" w:lineRule="auto"/>
        <w:rPr>
          <w:rFonts w:ascii="Times New Roman" w:hAnsi="Times New Roman" w:cs="Times New Roman"/>
          <w:b/>
        </w:rPr>
      </w:pPr>
    </w:p>
    <w:p w14:paraId="2BA887C8" w14:textId="77777777" w:rsidR="00385CB5" w:rsidRDefault="00385CB5">
      <w:pPr>
        <w:rPr>
          <w:rFonts w:ascii="Times New Roman" w:hAnsi="Times New Roman" w:cs="Times New Roman"/>
          <w:b/>
          <w:szCs w:val="16"/>
        </w:rPr>
      </w:pPr>
      <w:r>
        <w:rPr>
          <w:rFonts w:ascii="Times New Roman" w:hAnsi="Times New Roman" w:cs="Times New Roman"/>
          <w:b/>
          <w:szCs w:val="16"/>
        </w:rPr>
        <w:br w:type="page"/>
      </w:r>
    </w:p>
    <w:p w14:paraId="7B6DCCA2" w14:textId="77777777" w:rsidR="00385CB5" w:rsidRPr="00385CB5" w:rsidRDefault="00385CB5" w:rsidP="00385CB5">
      <w:pPr>
        <w:spacing w:after="0" w:line="240" w:lineRule="auto"/>
        <w:rPr>
          <w:rFonts w:ascii="Times New Roman" w:hAnsi="Times New Roman" w:cs="Times New Roman"/>
          <w:b/>
          <w:szCs w:val="16"/>
        </w:rPr>
      </w:pPr>
      <w:r w:rsidRPr="00385CB5">
        <w:rPr>
          <w:rFonts w:ascii="Times New Roman" w:hAnsi="Times New Roman" w:cs="Times New Roman"/>
          <w:b/>
          <w:szCs w:val="16"/>
        </w:rPr>
        <w:lastRenderedPageBreak/>
        <w:t xml:space="preserve">References </w:t>
      </w:r>
    </w:p>
    <w:p w14:paraId="3E505FE8" w14:textId="77777777" w:rsidR="00385CB5" w:rsidRDefault="00385CB5" w:rsidP="00385CB5">
      <w:pPr>
        <w:pStyle w:val="EndNoteBibliography"/>
        <w:spacing w:after="0"/>
      </w:pPr>
    </w:p>
    <w:p w14:paraId="5D238F50" w14:textId="77777777" w:rsidR="00A0283A" w:rsidRDefault="00385CB5"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fldChar w:fldCharType="begin"/>
      </w:r>
      <w:r>
        <w:instrText xml:space="preserve"> ADDIN EN.REFLIST </w:instrText>
      </w:r>
      <w:r>
        <w:rPr>
          <w:rFonts w:ascii="Times New Roman" w:hAnsi="Times New Roman" w:cs="Times New Roman"/>
          <w:noProof/>
          <w:sz w:val="20"/>
        </w:rPr>
        <w:fldChar w:fldCharType="separate"/>
      </w:r>
      <w:r w:rsidR="00A0283A">
        <w:rPr>
          <w:rFonts w:ascii="Times New Roman" w:hAnsi="Times New Roman" w:cs="Times New Roman"/>
          <w:noProof/>
          <w:sz w:val="20"/>
        </w:rPr>
        <w:t>Ahn SH, Kim M, Buratowski S. Phosphorylation of serine 2 within the RNA polymerase II C-terminal domain couples transcription and 3' end processing. Molecular cell. 2004;13:67-76.</w:t>
      </w:r>
    </w:p>
    <w:p w14:paraId="5B99502E"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Akhtar MS, Heidemann M, Tietjen JR, Zhang DW, Chapman RD, Eick D, et al. TFIIH kinase places bivalent marks on the carboxy-terminal domain of RNA polymerase II. Mol Cell. 2009;34:387-93.</w:t>
      </w:r>
    </w:p>
    <w:p w14:paraId="29D2D728"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Archambault J, Chambers RS, Kobor MS, Ho Y, Cartier M, Bolotin D, et al. An essential component of a C-terminal domain phosphatase that interacts with transcription factor IIF in Saccharomyces cerevisiae. Proc Natl Acad Sci U S A. 1997;94:14300-5.</w:t>
      </w:r>
    </w:p>
    <w:p w14:paraId="73CE6739"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Archambault J, Pan G, Dahmus GK, Cartier M, Marshall N, Zhang S, et al. FCP1, the RAP74-interacting subunit of a human protein phosphatase that dephosphorylates the carboxyl-terminal domain of RNA polymerase IIO. J Biol Chem. 1998;273:27593-601.</w:t>
      </w:r>
    </w:p>
    <w:p w14:paraId="77335977"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Bartkowiak B, Liu P, Phatnani HP, Fuda NJ, Cooper JJ, Price DH, et al. CDK12 is a transcription elongation-associated CTD kinase, the metazoan ortholog of yeast Ctk1. Genes Dev. 2010;24:2303-16.</w:t>
      </w:r>
    </w:p>
    <w:p w14:paraId="6DB5CFE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Baskaran R, Dahmus ME, Wang JY. Tyrosine phosphorylation of mammalian RNA polymerase II carboxyl-terminal domain. Proc Natl Acad Sci U S A. 1993;90:11167-71.</w:t>
      </w:r>
    </w:p>
    <w:p w14:paraId="4AB70780"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Baskaran R, Escobar SR, Wang JY. Nuclear c-Abl is a COOH-terminal repeated domain (CTD)-tyrosine (CTD)-tyrosine kinase-specific for the mammalian RNA polymerase II: possible role in transcription elongation. Cell growth &amp; differentiation : the molecular biology journal of the American Association for Cancer Research. 1999;10:387-96.</w:t>
      </w:r>
    </w:p>
    <w:p w14:paraId="389B8FFD"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Bosken CA, Farnung L, Hintermair C, Merzel Schachter M, Vogel-Bachmayr K, Blazek D, et al. The structure and substrate specificity of human Cdk12/Cyclin K. Nature communications. 2014;5:3505.</w:t>
      </w:r>
    </w:p>
    <w:p w14:paraId="1F326C9D"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Bres V, Yoh SM, Jones KA. The multi-tasking P-TEFb complex. Current opinion in cell biology. 2008;20:334-40.</w:t>
      </w:r>
    </w:p>
    <w:p w14:paraId="27856B3E"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Cho EJ, Kobor MS, Kim M, Greenblatt J, Buratowski S. Opposing effects of Ctk1 kinase and Fcp1 phosphatase at Ser 2 of the RNA polymerase II C-terminal domain. Genes Dev. 2001;15:3319-29.</w:t>
      </w:r>
    </w:p>
    <w:p w14:paraId="24081B22"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Cho H, Kim TK, Mancebo H, Lane WS, Flores O, Reinberg D. A protein phosphatase functions to recycle RNA polymerase II. Genes Dev. 1999;13:1540-52.</w:t>
      </w:r>
    </w:p>
    <w:p w14:paraId="684DEA8B"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Daulny A, Geng F, Muratani M, Geisinger JM, Salghetti SE, Tansey WP. Modulation of RNA polymerase II subunit composition by ubiquitylation. Proc Natl Acad Sci U S A. 2008;105:19649-54.</w:t>
      </w:r>
    </w:p>
    <w:p w14:paraId="7B57775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Davidson L, Muniz L, West S. 3' end formation of pre-mRNA and phosphorylation of Ser2 on the RNA polymerase II CTD are reciprocally coupled in human cells. Genes Dev. 2014;28:342-56.</w:t>
      </w:r>
    </w:p>
    <w:p w14:paraId="2F072110"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Devaiah BN, Lewis BA, Cherman N, Hewitt MC, Albrecht BK, Robey PG, et al. BRD4 is an atypical kinase that phosphorylates serine2 of the RNA polymerase II carboxy-terminal domain. Proc Natl Acad Sci U S A. 2012;109:6927-32.</w:t>
      </w:r>
    </w:p>
    <w:p w14:paraId="2884DEA7"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Egloff S, Zaborowska J, Laitem C, Kiss T, Murphy S. Ser7 phosphorylation of the CTD recruits the RPAP2 Ser5 phosphatase to snRNA genes. Mol Cell. 2012;45:111-22.</w:t>
      </w:r>
    </w:p>
    <w:p w14:paraId="21387C74"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Galbraith MD, Donner AJ, Espinosa JM. CDK8: a positive regulator of transcription. Transcription. 2010;1:4-12.</w:t>
      </w:r>
    </w:p>
    <w:p w14:paraId="4536D07B"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Glover-Cutter K, Larochelle S, Erickson B, Zhang C, Shokat K, Fisher RP, et al. TFIIH-associated Cdk7 kinase functions in phosphorylation of C-terminal domain Ser7 residues, promoter-proximal pausing, and termination by RNA polymerase II. Mol Cell Biol. 2009;29:5455-64.</w:t>
      </w:r>
    </w:p>
    <w:p w14:paraId="177738F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Guillamot M, Manchado E, Chiesa M, Gomez-Lopez G, Pisano DG, Sacristan MP, et al. Cdc14b regulates mammalian RNA polymerase II and represses cell cycle transcription. Scientific reports. 2011;1:189.</w:t>
      </w:r>
    </w:p>
    <w:p w14:paraId="1DDDB016"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Hanes SD. The Ess1 prolyl isomerase: traffic cop of the RNA polymerase II transcription cycle. Biochimica et biophysica acta. 2014;1839:316-33.</w:t>
      </w:r>
    </w:p>
    <w:p w14:paraId="243E243E"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Hintermair C, Heidemann M, Koch F, Descostes N, Gut M, Gut I, et al. Threonine-4 of mammalian RNA polymerase II CTD is targeted by Polo-like kinase 3 and required for transcriptional elongation. Embo J. 2012;31:2784-97.</w:t>
      </w:r>
    </w:p>
    <w:p w14:paraId="67C3142B"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Hsin JP, Xiang K, Manley JL. Function and control of RNA polymerase II C-terminal domain phosphorylation in vertebrate transcription and RNA processing. Mol Cell Biol. 2014;34:2488-98.</w:t>
      </w:r>
    </w:p>
    <w:p w14:paraId="7EE2CC19"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Hsu PL, Yang F, Smith-Kinnaman W, Yang W, Song JE, Mosley AL, et al. Rtr1 is a dual specificity phosphatase that dephosphorylates Tyr1 and Ser5 on the RNA polymerase II CTD. J Mol Biol. 2014;426:2970-81.</w:t>
      </w:r>
    </w:p>
    <w:p w14:paraId="1B21D4F3"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Itzen F, Greifenberg AK, Bosken CA, Geyer M. Brd4 activates P-TEFb for RNA polymerase II CTD phosphorylation. Nucleic Acids Res. 2014;42:7577-90.</w:t>
      </w:r>
    </w:p>
    <w:p w14:paraId="3A207240"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Jouvet N, Poschmann J, Douville J, Bulet L, Ramotar D. Rrd1 isomerizes RNA polymerase II in response to rapamycin. BMC Mol Biol. 2010;11:92.</w:t>
      </w:r>
    </w:p>
    <w:p w14:paraId="0A7F0A9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Komarnitsky P, Cho EJ, Buratowski S. Different phosphorylated forms of RNA polymerase II and associated mRNA processing factors during transcription. Genes Dev. 2000;14:2452-60.</w:t>
      </w:r>
    </w:p>
    <w:p w14:paraId="1E1D800E"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lastRenderedPageBreak/>
        <w:t>Kong SE, Kobor MS, Krogan NJ, Somesh BP, Sogaard TM, Greenblatt JF, et al. Interaction of Fcp1 phosphatase with elongating RNA polymerase II holoenzyme, enzymatic mechanism of action, and genetic interaction with elongator. J Biol Chem. 2005;280:4299-306.</w:t>
      </w:r>
    </w:p>
    <w:p w14:paraId="61A18B62"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Krishnamurthy S, He X, Reyes-Reyes M, Moore C, Hampsey M. Ssu72 Is an RNA polymerase II CTD phosphatase. Mol Cell. 2004;14:387-94.</w:t>
      </w:r>
    </w:p>
    <w:p w14:paraId="2BC6FEC4"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Li H, Zhang Z, Wang B, Zhang J, Zhao Y, Jin Y. Wwp2-mediated ubiquitination of the RNA polymerase II large subunit in mouse embryonic pluripotent stem cells. Mol Cell Biol. 2007;27:5296-305.</w:t>
      </w:r>
    </w:p>
    <w:p w14:paraId="51BE715D"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Liang K, Gao X, Gilmore JM, Florens L, Washburn MP, Smith E, et al. Characterization of human cyclin-dependent kinase 12 (CDK12) and CDK13 complexes in C-terminal domain phosphorylation, gene transcription, and RNA processing. Mol Cell Biol. 2015;35:928-38.</w:t>
      </w:r>
    </w:p>
    <w:p w14:paraId="7EB3C0C0"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Liu Y, Kung C, Fishburn J, Ansari AZ, Shokat KM, Hahn S. Two cyclin-dependent kinases promote RNA polymerase II transcription and formation of the scaffold complex. Molecular and cellular biology. 2004;24:1721-35.</w:t>
      </w:r>
    </w:p>
    <w:p w14:paraId="71E8C9A8"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Marshall NF, Peng J, Xie Z, Price DH. Control of RNA polymerase II elongation potential by a novel carboxyl-terminal domain kinase. J Biol Chem. 1996;271:27176-83.</w:t>
      </w:r>
    </w:p>
    <w:p w14:paraId="58FBE1CE"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Morris DP, Phatnani HP, Greenleaf AL. Phospho-carboxyl-terminal domain binding and the role of a prolyl isomerase in pre-mRNA 3'-End formation. J Biol Chem. 1999;274:31583-7.</w:t>
      </w:r>
    </w:p>
    <w:p w14:paraId="2D0A938D"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Mosley AL, Pattenden SG, Carey M, Venkatesh S, Gilmore JM, Florens L, et al. Rtr1 is a CTD phosphatase that regulates RNA polymerase II during the transition from serine 5 to serine 2 phosphorylation. Molecular cell. 2009;34:168-78.</w:t>
      </w:r>
    </w:p>
    <w:p w14:paraId="207D0566"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Patturajan M, Conrad NK, Bregman DB, Corden JL. Yeast carboxyl-terminal domain kinase I positively and negatively regulates RNA polymerase II carboxyl-terminal domain phosphorylation. J Biol Chem. 1999;274:27823-8.</w:t>
      </w:r>
    </w:p>
    <w:p w14:paraId="0415E188"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Poschmann J, Drouin S, Jacques PE, El Fadili K, Newmarch M, Robert F, et al. The peptidyl prolyl isomerase Rrd1 regulates the elongation of RNA polymerase II during transcriptional stresses. PLoS One. 2011;6:e23159.</w:t>
      </w:r>
    </w:p>
    <w:p w14:paraId="291F4C16"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Qiu H, Hu C, Gaur NA, Hinnebusch AG. Pol II CTD kinases Bur1 and Kin28 promote Spt5 CTR-independent recruitment of Paf1 complex. Embo J. 2012;31:3494-505.</w:t>
      </w:r>
    </w:p>
    <w:p w14:paraId="6C14B29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Qiu H, Hu C, Hinnebusch AG. Phosphorylation of the Pol II CTD by KIN28 enhances BUR1/BUR2 recruitment and Ser2 CTD phosphorylation near promoters. Mol Cell. 2009;33:752-62.</w:t>
      </w:r>
    </w:p>
    <w:p w14:paraId="1F48486E"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Ranuncolo SM, Ghosh S, Hanover JA, Hart GW, Lewis BA. Evidence of the involvement of O-GlcNAc-modified human RNA polymerase II CTD in transcription in vitro and in vivo. J Biol Chem. 2012;287:23549-61.</w:t>
      </w:r>
    </w:p>
    <w:p w14:paraId="1A899F10"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Rodriguez CR, Cho EJ, Keogh MC, Moore CL, Greenleaf AL, Buratowski S. Kin28, the TFIIH-associated carboxy-terminal domain kinase, facilitates the recruitment of mRNA processing machinery to RNA polymerase II. Mol Cell Biol. 2000;20:104-12.</w:t>
      </w:r>
    </w:p>
    <w:p w14:paraId="5916581C"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Schreieck A, Easter AD, Etzold S, Wiederhold K, Lidschreiber M, Cramer P, et al. RNA polymerase II termination involves C-terminal-domain tyrosine dephosphorylation by CPF subunit Glc7. Nat Struct Mol Biol. 2014;21:175-9.</w:t>
      </w:r>
    </w:p>
    <w:p w14:paraId="284A3CD1"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Schroder S, Herker E, Itzen F, He D, Thomas S, Gilchrist DA, et al. Acetylation of RNA polymerase II regulates growth-factor-induced gene transcription in mammalian cells. Mol Cell. 2013;52:314-24.</w:t>
      </w:r>
    </w:p>
    <w:p w14:paraId="5101B997"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Sims RJ, 3rd, Rojas LA, Beck D, Bonasio R, Schuller R, Drury WJ, 3rd, et al. The C-terminal domain of RNA polymerase II is modified by site-specific methylation. Science. 2011;332:99-103.</w:t>
      </w:r>
    </w:p>
    <w:p w14:paraId="227AACD0"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St-Pierre B, Liu X, Kha LC, Zhu X, Ryan O, Jiang Z, et al. Conserved and specific functions of mammalian ssu72. Nucleic Acids Res. 2005;33:464-77.</w:t>
      </w:r>
    </w:p>
    <w:p w14:paraId="565ACEE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Tee WW, Shen SS, Oksuz O, Narendra V, Reinberg D. Erk1/2 activity promotes chromatin features and RNAPII phosphorylation at developmental promoters in mouse ESCs. Cell. 2014;156:678-90.</w:t>
      </w:r>
    </w:p>
    <w:p w14:paraId="3894FD3F"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Trigon S, Serizawa H, Conaway JW, Conaway RC, Jackson SP, Morange M. Characterization of the residues phosphorylated in vitro by different C-terminal domain kinases. The Journal of biological chemistry. 1998;273:6769-75.</w:t>
      </w:r>
    </w:p>
    <w:p w14:paraId="132CA248"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Tyagi S, Ochem A, Tyagi M. DNA-dependent protein kinase interacts functionally with the RNA polymerase II complex recruited at the human immunodeficiency virus (HIV) long terminal repeat and plays an important role in HIV gene expression. The Journal of general virology. 2011;92:1710-20.</w:t>
      </w:r>
    </w:p>
    <w:p w14:paraId="4A87CFD2"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Xiang K, Manley JL, Tong L. An unexpected binding mode for a Pol II CTD peptide phosphorylated at Ser7 in the active site of the CTD phosphatase Ssu72. Genes Dev. 2012;26:2265-70.</w:t>
      </w:r>
    </w:p>
    <w:p w14:paraId="48C069AB"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Xu YX, Hirose Y, Zhou XZ, Lu KP, Manley JL. Pin1 modulates the structure and function of human RNA polymerase II. Genes Dev. 2003;17:2765-76.</w:t>
      </w:r>
    </w:p>
    <w:p w14:paraId="3254C801"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Xu YX, Manley JL. Pin1 modulates RNA polymerase II activity during the transcription cycle. Genes Dev. 2007;21:2950-62.</w:t>
      </w:r>
    </w:p>
    <w:p w14:paraId="30EFA599"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Yeo M, Lin PS, Dahmus ME, Gill GN. A novel RNA polymerase II C-terminal domain phosphatase that preferentially dephosphorylates serine 5. J Biol Chem. 2003;278:26078-85.</w:t>
      </w:r>
    </w:p>
    <w:p w14:paraId="6469A621" w14:textId="77777777" w:rsidR="00A0283A" w:rsidRDefault="00A0283A" w:rsidP="00A0283A">
      <w:pPr>
        <w:spacing w:after="0" w:line="240" w:lineRule="auto"/>
        <w:jc w:val="both"/>
        <w:rPr>
          <w:rFonts w:ascii="Times New Roman" w:hAnsi="Times New Roman" w:cs="Times New Roman"/>
          <w:noProof/>
          <w:sz w:val="20"/>
        </w:rPr>
      </w:pPr>
      <w:r>
        <w:rPr>
          <w:rFonts w:ascii="Times New Roman" w:hAnsi="Times New Roman" w:cs="Times New Roman"/>
          <w:noProof/>
          <w:sz w:val="20"/>
        </w:rPr>
        <w:t>Zhang DW, Mosley AL, Ramisetty SR, Rodriguez-Molina JB, Washburn MP, Ansari AZ. Ssu72 phosphatase-dependent erasure of phospho-Ser7 marks on the RNA polymerase II C-terminal domain is essential for viability and transcription termination. J Biol Chem. 2012;287:8541-51.</w:t>
      </w:r>
    </w:p>
    <w:p w14:paraId="7A0AC480" w14:textId="77777777" w:rsidR="00A0283A" w:rsidRDefault="00A0283A" w:rsidP="00A0283A">
      <w:pPr>
        <w:spacing w:line="240" w:lineRule="auto"/>
        <w:jc w:val="both"/>
        <w:rPr>
          <w:rFonts w:ascii="Times New Roman" w:hAnsi="Times New Roman" w:cs="Times New Roman"/>
          <w:noProof/>
          <w:sz w:val="20"/>
        </w:rPr>
      </w:pPr>
      <w:r>
        <w:rPr>
          <w:rFonts w:ascii="Times New Roman" w:hAnsi="Times New Roman" w:cs="Times New Roman"/>
          <w:noProof/>
          <w:sz w:val="20"/>
        </w:rPr>
        <w:lastRenderedPageBreak/>
        <w:t>Zhang Y, Kim Y, Genoud N, Gao J, Kelly JW, Pfaff SL, et al. Determinants for dephosphorylation of the RNA polymerase II C-terminal domain by Scp1. Mol Cell. 2006;24:759-70.</w:t>
      </w:r>
    </w:p>
    <w:p w14:paraId="42F5BEA8" w14:textId="471B369B" w:rsidR="00A0283A" w:rsidRDefault="00A0283A" w:rsidP="00A0283A">
      <w:pPr>
        <w:spacing w:line="240" w:lineRule="auto"/>
        <w:jc w:val="both"/>
        <w:rPr>
          <w:rFonts w:ascii="Times New Roman" w:hAnsi="Times New Roman" w:cs="Times New Roman"/>
          <w:noProof/>
          <w:sz w:val="20"/>
        </w:rPr>
      </w:pPr>
    </w:p>
    <w:p w14:paraId="2C6ED40D" w14:textId="0D4C4B69" w:rsidR="002C1B3E" w:rsidRDefault="00385CB5" w:rsidP="007471EA">
      <w:pPr>
        <w:tabs>
          <w:tab w:val="left" w:pos="360"/>
        </w:tabs>
        <w:ind w:left="360" w:right="432" w:hanging="360"/>
        <w:jc w:val="both"/>
      </w:pPr>
      <w:r>
        <w:fldChar w:fldCharType="end"/>
      </w:r>
    </w:p>
    <w:sectPr w:rsidR="002C1B3E" w:rsidSect="00C6243A">
      <w:pgSz w:w="12240" w:h="15840"/>
      <w:pgMar w:top="1440" w:right="864" w:bottom="1440" w:left="116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맑은 고딕">
    <w:panose1 w:val="00000000000000000000"/>
    <w:charset w:val="80"/>
    <w:family w:val="roman"/>
    <w:notTrueType/>
    <w:pitch w:val="default"/>
  </w:font>
  <w:font w:name="바탕">
    <w:charset w:val="4F"/>
    <w:family w:val="auto"/>
    <w:pitch w:val="variable"/>
    <w:sig w:usb0="00000001" w:usb1="09060000" w:usb2="00000010" w:usb3="00000000" w:csb0="0008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hideSpellingErrors/>
  <w:hideGrammaticalError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technology Advances edited&lt;/Style&gt;&lt;LeftDelim&gt;{&lt;/LeftDelim&gt;&lt;RightDelim&gt;}&lt;/RightDelim&gt;&lt;FontName&gt;Times New Roman&lt;/FontName&gt;&lt;FontSize&gt;10&lt;/FontSize&gt;&lt;ReflistTitle&gt;&lt;/ReflistTitle&gt;&lt;StartingRefnum&gt;1&lt;/StartingRefnum&gt;&lt;FirstLineIndent&gt;432&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pz22v2hpr0aeexzelp9rxqerswdr2ez5xr&quot;&gt;2012 Sir2 paper&lt;record-ids&gt;&lt;item&gt;411&lt;/item&gt;&lt;item&gt;540&lt;/item&gt;&lt;item&gt;549&lt;/item&gt;&lt;item&gt;550&lt;/item&gt;&lt;item&gt;551&lt;/item&gt;&lt;item&gt;558&lt;/item&gt;&lt;item&gt;560&lt;/item&gt;&lt;item&gt;591&lt;/item&gt;&lt;item&gt;594&lt;/item&gt;&lt;item&gt;604&lt;/item&gt;&lt;item&gt;612&lt;/item&gt;&lt;item&gt;617&lt;/item&gt;&lt;item&gt;623&lt;/item&gt;&lt;item&gt;624&lt;/item&gt;&lt;item&gt;630&lt;/item&gt;&lt;item&gt;636&lt;/item&gt;&lt;item&gt;637&lt;/item&gt;&lt;item&gt;640&lt;/item&gt;&lt;item&gt;647&lt;/item&gt;&lt;item&gt;662&lt;/item&gt;&lt;item&gt;664&lt;/item&gt;&lt;item&gt;673&lt;/item&gt;&lt;item&gt;713&lt;/item&gt;&lt;item&gt;718&lt;/item&gt;&lt;item&gt;719&lt;/item&gt;&lt;item&gt;720&lt;/item&gt;&lt;item&gt;722&lt;/item&gt;&lt;item&gt;727&lt;/item&gt;&lt;item&gt;736&lt;/item&gt;&lt;item&gt;737&lt;/item&gt;&lt;item&gt;747&lt;/item&gt;&lt;item&gt;763&lt;/item&gt;&lt;item&gt;770&lt;/item&gt;&lt;item&gt;793&lt;/item&gt;&lt;item&gt;797&lt;/item&gt;&lt;item&gt;802&lt;/item&gt;&lt;item&gt;808&lt;/item&gt;&lt;item&gt;814&lt;/item&gt;&lt;item&gt;821&lt;/item&gt;&lt;item&gt;844&lt;/item&gt;&lt;item&gt;1311&lt;/item&gt;&lt;item&gt;1313&lt;/item&gt;&lt;item&gt;1324&lt;/item&gt;&lt;item&gt;1342&lt;/item&gt;&lt;item&gt;1346&lt;/item&gt;&lt;item&gt;1348&lt;/item&gt;&lt;item&gt;1353&lt;/item&gt;&lt;item&gt;1358&lt;/item&gt;&lt;/record-ids&gt;&lt;/item&gt;&lt;/Libraries&gt;"/>
  </w:docVars>
  <w:rsids>
    <w:rsidRoot w:val="00385CB5"/>
    <w:rsid w:val="00000537"/>
    <w:rsid w:val="00001035"/>
    <w:rsid w:val="00001DF5"/>
    <w:rsid w:val="00002691"/>
    <w:rsid w:val="000046B1"/>
    <w:rsid w:val="00004E9C"/>
    <w:rsid w:val="00005435"/>
    <w:rsid w:val="00005D8F"/>
    <w:rsid w:val="000061E6"/>
    <w:rsid w:val="00007551"/>
    <w:rsid w:val="0001060B"/>
    <w:rsid w:val="000116C1"/>
    <w:rsid w:val="00011CA6"/>
    <w:rsid w:val="0001202D"/>
    <w:rsid w:val="0001399B"/>
    <w:rsid w:val="00013B23"/>
    <w:rsid w:val="000148EC"/>
    <w:rsid w:val="0001492A"/>
    <w:rsid w:val="00014A5C"/>
    <w:rsid w:val="000155FA"/>
    <w:rsid w:val="00017121"/>
    <w:rsid w:val="00017233"/>
    <w:rsid w:val="000174FB"/>
    <w:rsid w:val="000209AE"/>
    <w:rsid w:val="00021D0C"/>
    <w:rsid w:val="00022EC5"/>
    <w:rsid w:val="00023C71"/>
    <w:rsid w:val="000241A5"/>
    <w:rsid w:val="00024DA3"/>
    <w:rsid w:val="00024E0E"/>
    <w:rsid w:val="0002508A"/>
    <w:rsid w:val="000258BD"/>
    <w:rsid w:val="00025970"/>
    <w:rsid w:val="0002641D"/>
    <w:rsid w:val="000264BD"/>
    <w:rsid w:val="000271B6"/>
    <w:rsid w:val="00027EEC"/>
    <w:rsid w:val="00030331"/>
    <w:rsid w:val="00030A9E"/>
    <w:rsid w:val="00030B05"/>
    <w:rsid w:val="00030B17"/>
    <w:rsid w:val="00030DF0"/>
    <w:rsid w:val="000313C2"/>
    <w:rsid w:val="000319C0"/>
    <w:rsid w:val="00031D7C"/>
    <w:rsid w:val="0003289E"/>
    <w:rsid w:val="00033278"/>
    <w:rsid w:val="00033965"/>
    <w:rsid w:val="00033E88"/>
    <w:rsid w:val="000342FA"/>
    <w:rsid w:val="00034A3B"/>
    <w:rsid w:val="000355E4"/>
    <w:rsid w:val="000359CE"/>
    <w:rsid w:val="00035BC0"/>
    <w:rsid w:val="0003664B"/>
    <w:rsid w:val="0003698E"/>
    <w:rsid w:val="000404E0"/>
    <w:rsid w:val="00040743"/>
    <w:rsid w:val="00040AB5"/>
    <w:rsid w:val="00042AB7"/>
    <w:rsid w:val="00043876"/>
    <w:rsid w:val="000449F8"/>
    <w:rsid w:val="000453F5"/>
    <w:rsid w:val="00046118"/>
    <w:rsid w:val="00046B3A"/>
    <w:rsid w:val="00046D0C"/>
    <w:rsid w:val="0004727C"/>
    <w:rsid w:val="000478FE"/>
    <w:rsid w:val="00047D38"/>
    <w:rsid w:val="00051F45"/>
    <w:rsid w:val="0005418F"/>
    <w:rsid w:val="00055124"/>
    <w:rsid w:val="00055C24"/>
    <w:rsid w:val="00056E58"/>
    <w:rsid w:val="0005722D"/>
    <w:rsid w:val="00057B1B"/>
    <w:rsid w:val="00057CBC"/>
    <w:rsid w:val="00060178"/>
    <w:rsid w:val="00060EAA"/>
    <w:rsid w:val="000620C7"/>
    <w:rsid w:val="0006392A"/>
    <w:rsid w:val="00064F5C"/>
    <w:rsid w:val="000652BD"/>
    <w:rsid w:val="00065347"/>
    <w:rsid w:val="00065C77"/>
    <w:rsid w:val="00066658"/>
    <w:rsid w:val="00070FBA"/>
    <w:rsid w:val="00071089"/>
    <w:rsid w:val="000725BD"/>
    <w:rsid w:val="00072962"/>
    <w:rsid w:val="0007330E"/>
    <w:rsid w:val="00073DFB"/>
    <w:rsid w:val="00074592"/>
    <w:rsid w:val="00075299"/>
    <w:rsid w:val="00076765"/>
    <w:rsid w:val="000778F6"/>
    <w:rsid w:val="00080139"/>
    <w:rsid w:val="00080276"/>
    <w:rsid w:val="000803A1"/>
    <w:rsid w:val="0008074A"/>
    <w:rsid w:val="000809E3"/>
    <w:rsid w:val="00080E62"/>
    <w:rsid w:val="00080F1B"/>
    <w:rsid w:val="00081380"/>
    <w:rsid w:val="000816F4"/>
    <w:rsid w:val="00082924"/>
    <w:rsid w:val="00083682"/>
    <w:rsid w:val="000836C9"/>
    <w:rsid w:val="00083FA3"/>
    <w:rsid w:val="0008421A"/>
    <w:rsid w:val="00084CDA"/>
    <w:rsid w:val="0008502B"/>
    <w:rsid w:val="000851B1"/>
    <w:rsid w:val="000861A2"/>
    <w:rsid w:val="00086726"/>
    <w:rsid w:val="00087791"/>
    <w:rsid w:val="00087A2A"/>
    <w:rsid w:val="00087B4D"/>
    <w:rsid w:val="00090B5E"/>
    <w:rsid w:val="00090E53"/>
    <w:rsid w:val="00091139"/>
    <w:rsid w:val="00091CC1"/>
    <w:rsid w:val="00092A6D"/>
    <w:rsid w:val="000932B6"/>
    <w:rsid w:val="00093F46"/>
    <w:rsid w:val="00094514"/>
    <w:rsid w:val="00094885"/>
    <w:rsid w:val="00094A32"/>
    <w:rsid w:val="00094E08"/>
    <w:rsid w:val="000950BA"/>
    <w:rsid w:val="00095252"/>
    <w:rsid w:val="000A153F"/>
    <w:rsid w:val="000A22F0"/>
    <w:rsid w:val="000A272A"/>
    <w:rsid w:val="000A709B"/>
    <w:rsid w:val="000A7185"/>
    <w:rsid w:val="000A7A08"/>
    <w:rsid w:val="000B0BA1"/>
    <w:rsid w:val="000B0D63"/>
    <w:rsid w:val="000B1C71"/>
    <w:rsid w:val="000B21B4"/>
    <w:rsid w:val="000B2448"/>
    <w:rsid w:val="000B24A4"/>
    <w:rsid w:val="000B2AFE"/>
    <w:rsid w:val="000B2F4D"/>
    <w:rsid w:val="000B3C61"/>
    <w:rsid w:val="000B4219"/>
    <w:rsid w:val="000B46C3"/>
    <w:rsid w:val="000B55D8"/>
    <w:rsid w:val="000B5BF9"/>
    <w:rsid w:val="000B6326"/>
    <w:rsid w:val="000B663D"/>
    <w:rsid w:val="000B71EA"/>
    <w:rsid w:val="000B72B2"/>
    <w:rsid w:val="000C0855"/>
    <w:rsid w:val="000C1156"/>
    <w:rsid w:val="000C1A13"/>
    <w:rsid w:val="000C262A"/>
    <w:rsid w:val="000C47B9"/>
    <w:rsid w:val="000C49BE"/>
    <w:rsid w:val="000C4D9C"/>
    <w:rsid w:val="000C7B23"/>
    <w:rsid w:val="000C7BF1"/>
    <w:rsid w:val="000C7EF0"/>
    <w:rsid w:val="000D1C02"/>
    <w:rsid w:val="000D37B5"/>
    <w:rsid w:val="000D4360"/>
    <w:rsid w:val="000D562F"/>
    <w:rsid w:val="000D618C"/>
    <w:rsid w:val="000D6C19"/>
    <w:rsid w:val="000D6C90"/>
    <w:rsid w:val="000D7995"/>
    <w:rsid w:val="000E097C"/>
    <w:rsid w:val="000E15C2"/>
    <w:rsid w:val="000E352D"/>
    <w:rsid w:val="000E37FB"/>
    <w:rsid w:val="000E3E43"/>
    <w:rsid w:val="000E55D1"/>
    <w:rsid w:val="000E604E"/>
    <w:rsid w:val="000E66A6"/>
    <w:rsid w:val="000E77A6"/>
    <w:rsid w:val="000E7D12"/>
    <w:rsid w:val="000F0843"/>
    <w:rsid w:val="000F1519"/>
    <w:rsid w:val="000F3112"/>
    <w:rsid w:val="000F32B7"/>
    <w:rsid w:val="000F3DE6"/>
    <w:rsid w:val="000F4420"/>
    <w:rsid w:val="000F4DD6"/>
    <w:rsid w:val="000F746F"/>
    <w:rsid w:val="000F7C1C"/>
    <w:rsid w:val="0010068C"/>
    <w:rsid w:val="00100BDB"/>
    <w:rsid w:val="0010134C"/>
    <w:rsid w:val="00101408"/>
    <w:rsid w:val="0010179F"/>
    <w:rsid w:val="001033E4"/>
    <w:rsid w:val="0010352F"/>
    <w:rsid w:val="00104534"/>
    <w:rsid w:val="00105C05"/>
    <w:rsid w:val="00105F4E"/>
    <w:rsid w:val="00107C54"/>
    <w:rsid w:val="00107E0E"/>
    <w:rsid w:val="00107EBB"/>
    <w:rsid w:val="00107EEA"/>
    <w:rsid w:val="00110F2A"/>
    <w:rsid w:val="0011116F"/>
    <w:rsid w:val="001113FB"/>
    <w:rsid w:val="001114A9"/>
    <w:rsid w:val="00111D88"/>
    <w:rsid w:val="00111E84"/>
    <w:rsid w:val="0011221F"/>
    <w:rsid w:val="001125C1"/>
    <w:rsid w:val="00112AEF"/>
    <w:rsid w:val="00112C06"/>
    <w:rsid w:val="00113B5D"/>
    <w:rsid w:val="001145EC"/>
    <w:rsid w:val="00115745"/>
    <w:rsid w:val="0011659D"/>
    <w:rsid w:val="0011732B"/>
    <w:rsid w:val="001177B0"/>
    <w:rsid w:val="00120223"/>
    <w:rsid w:val="001207D5"/>
    <w:rsid w:val="00120A91"/>
    <w:rsid w:val="00120DB7"/>
    <w:rsid w:val="001214F8"/>
    <w:rsid w:val="00121535"/>
    <w:rsid w:val="001223B2"/>
    <w:rsid w:val="001231C8"/>
    <w:rsid w:val="0012390B"/>
    <w:rsid w:val="00123925"/>
    <w:rsid w:val="00123BCF"/>
    <w:rsid w:val="00123FD4"/>
    <w:rsid w:val="00125529"/>
    <w:rsid w:val="00125BC9"/>
    <w:rsid w:val="00126EEA"/>
    <w:rsid w:val="00127050"/>
    <w:rsid w:val="0012725F"/>
    <w:rsid w:val="00127422"/>
    <w:rsid w:val="001311D1"/>
    <w:rsid w:val="0013245C"/>
    <w:rsid w:val="00132749"/>
    <w:rsid w:val="00132E98"/>
    <w:rsid w:val="0013320A"/>
    <w:rsid w:val="00133D47"/>
    <w:rsid w:val="001344A5"/>
    <w:rsid w:val="00134B5D"/>
    <w:rsid w:val="001352E7"/>
    <w:rsid w:val="00136092"/>
    <w:rsid w:val="00136712"/>
    <w:rsid w:val="0013715B"/>
    <w:rsid w:val="00137B83"/>
    <w:rsid w:val="0014160C"/>
    <w:rsid w:val="00142237"/>
    <w:rsid w:val="00144AD0"/>
    <w:rsid w:val="0014506C"/>
    <w:rsid w:val="001453E1"/>
    <w:rsid w:val="00145CCD"/>
    <w:rsid w:val="00145E9A"/>
    <w:rsid w:val="001463AF"/>
    <w:rsid w:val="00146DD1"/>
    <w:rsid w:val="001473F7"/>
    <w:rsid w:val="00147774"/>
    <w:rsid w:val="00150827"/>
    <w:rsid w:val="001518AC"/>
    <w:rsid w:val="001525BB"/>
    <w:rsid w:val="0015366A"/>
    <w:rsid w:val="001537B5"/>
    <w:rsid w:val="00153867"/>
    <w:rsid w:val="001552AD"/>
    <w:rsid w:val="00155DBD"/>
    <w:rsid w:val="00156135"/>
    <w:rsid w:val="00157C3F"/>
    <w:rsid w:val="00160315"/>
    <w:rsid w:val="00160CF1"/>
    <w:rsid w:val="00161CC9"/>
    <w:rsid w:val="0016240D"/>
    <w:rsid w:val="001640F4"/>
    <w:rsid w:val="00164E18"/>
    <w:rsid w:val="001671FA"/>
    <w:rsid w:val="0016782C"/>
    <w:rsid w:val="001679C5"/>
    <w:rsid w:val="00170753"/>
    <w:rsid w:val="00170F02"/>
    <w:rsid w:val="00171707"/>
    <w:rsid w:val="00171C66"/>
    <w:rsid w:val="001728C6"/>
    <w:rsid w:val="00172C54"/>
    <w:rsid w:val="001731BA"/>
    <w:rsid w:val="001743CF"/>
    <w:rsid w:val="001761D9"/>
    <w:rsid w:val="001764EF"/>
    <w:rsid w:val="00176E19"/>
    <w:rsid w:val="001803F7"/>
    <w:rsid w:val="0018095D"/>
    <w:rsid w:val="00182341"/>
    <w:rsid w:val="00182AF9"/>
    <w:rsid w:val="00183B2F"/>
    <w:rsid w:val="00183C82"/>
    <w:rsid w:val="0018473B"/>
    <w:rsid w:val="00184846"/>
    <w:rsid w:val="00184D32"/>
    <w:rsid w:val="0018563B"/>
    <w:rsid w:val="00185E13"/>
    <w:rsid w:val="00185F8B"/>
    <w:rsid w:val="00185FDB"/>
    <w:rsid w:val="00186763"/>
    <w:rsid w:val="00186D0C"/>
    <w:rsid w:val="0019244D"/>
    <w:rsid w:val="00192BD9"/>
    <w:rsid w:val="00193E78"/>
    <w:rsid w:val="00193F43"/>
    <w:rsid w:val="00195B61"/>
    <w:rsid w:val="001962D0"/>
    <w:rsid w:val="001963D3"/>
    <w:rsid w:val="001964B5"/>
    <w:rsid w:val="001966C3"/>
    <w:rsid w:val="00197457"/>
    <w:rsid w:val="001A2712"/>
    <w:rsid w:val="001A2CC5"/>
    <w:rsid w:val="001A4153"/>
    <w:rsid w:val="001A4D6C"/>
    <w:rsid w:val="001A51A3"/>
    <w:rsid w:val="001A5782"/>
    <w:rsid w:val="001A593E"/>
    <w:rsid w:val="001A59DB"/>
    <w:rsid w:val="001A79AF"/>
    <w:rsid w:val="001B0635"/>
    <w:rsid w:val="001B0B75"/>
    <w:rsid w:val="001B1F7A"/>
    <w:rsid w:val="001B2443"/>
    <w:rsid w:val="001B3138"/>
    <w:rsid w:val="001B3993"/>
    <w:rsid w:val="001B3A77"/>
    <w:rsid w:val="001B41F6"/>
    <w:rsid w:val="001B4731"/>
    <w:rsid w:val="001B5065"/>
    <w:rsid w:val="001B5A40"/>
    <w:rsid w:val="001B5FCD"/>
    <w:rsid w:val="001B7C4E"/>
    <w:rsid w:val="001C099A"/>
    <w:rsid w:val="001C1FF9"/>
    <w:rsid w:val="001C210D"/>
    <w:rsid w:val="001C2819"/>
    <w:rsid w:val="001C3074"/>
    <w:rsid w:val="001C4FA0"/>
    <w:rsid w:val="001C562F"/>
    <w:rsid w:val="001C6721"/>
    <w:rsid w:val="001D146A"/>
    <w:rsid w:val="001D394A"/>
    <w:rsid w:val="001D49DF"/>
    <w:rsid w:val="001D54F3"/>
    <w:rsid w:val="001D5638"/>
    <w:rsid w:val="001D624E"/>
    <w:rsid w:val="001D6367"/>
    <w:rsid w:val="001D646D"/>
    <w:rsid w:val="001D66A1"/>
    <w:rsid w:val="001D79A6"/>
    <w:rsid w:val="001E1B8B"/>
    <w:rsid w:val="001E3D29"/>
    <w:rsid w:val="001E44E3"/>
    <w:rsid w:val="001E4E80"/>
    <w:rsid w:val="001E592F"/>
    <w:rsid w:val="001E5955"/>
    <w:rsid w:val="001E5E65"/>
    <w:rsid w:val="001E611F"/>
    <w:rsid w:val="001E61A0"/>
    <w:rsid w:val="001E7053"/>
    <w:rsid w:val="001E7207"/>
    <w:rsid w:val="001E752D"/>
    <w:rsid w:val="001F1D03"/>
    <w:rsid w:val="001F1D06"/>
    <w:rsid w:val="001F2A75"/>
    <w:rsid w:val="001F2C03"/>
    <w:rsid w:val="00200ADF"/>
    <w:rsid w:val="00200BE3"/>
    <w:rsid w:val="00200F9A"/>
    <w:rsid w:val="00202512"/>
    <w:rsid w:val="002027A7"/>
    <w:rsid w:val="0020303D"/>
    <w:rsid w:val="002042E1"/>
    <w:rsid w:val="0020485D"/>
    <w:rsid w:val="00204DAF"/>
    <w:rsid w:val="00205645"/>
    <w:rsid w:val="00205A20"/>
    <w:rsid w:val="00205FB7"/>
    <w:rsid w:val="002061C2"/>
    <w:rsid w:val="00206E7C"/>
    <w:rsid w:val="00206EEA"/>
    <w:rsid w:val="0021014B"/>
    <w:rsid w:val="00210D89"/>
    <w:rsid w:val="002110C2"/>
    <w:rsid w:val="00211579"/>
    <w:rsid w:val="00211D65"/>
    <w:rsid w:val="00213229"/>
    <w:rsid w:val="00214835"/>
    <w:rsid w:val="00215498"/>
    <w:rsid w:val="00215AE2"/>
    <w:rsid w:val="00215D01"/>
    <w:rsid w:val="002161ED"/>
    <w:rsid w:val="0021620D"/>
    <w:rsid w:val="002172D9"/>
    <w:rsid w:val="00217AA3"/>
    <w:rsid w:val="002202F8"/>
    <w:rsid w:val="0022060C"/>
    <w:rsid w:val="00221352"/>
    <w:rsid w:val="00221E45"/>
    <w:rsid w:val="00222217"/>
    <w:rsid w:val="00222354"/>
    <w:rsid w:val="00222C00"/>
    <w:rsid w:val="0022310B"/>
    <w:rsid w:val="00224BD1"/>
    <w:rsid w:val="00225106"/>
    <w:rsid w:val="00225183"/>
    <w:rsid w:val="002259E7"/>
    <w:rsid w:val="00225FBC"/>
    <w:rsid w:val="0022618A"/>
    <w:rsid w:val="002261D4"/>
    <w:rsid w:val="00226892"/>
    <w:rsid w:val="00227589"/>
    <w:rsid w:val="002279A8"/>
    <w:rsid w:val="00227CEE"/>
    <w:rsid w:val="00230704"/>
    <w:rsid w:val="00231088"/>
    <w:rsid w:val="00231A83"/>
    <w:rsid w:val="00235CF3"/>
    <w:rsid w:val="002370C2"/>
    <w:rsid w:val="00237908"/>
    <w:rsid w:val="00237BD6"/>
    <w:rsid w:val="002400D8"/>
    <w:rsid w:val="002408AB"/>
    <w:rsid w:val="00240C9D"/>
    <w:rsid w:val="00241F68"/>
    <w:rsid w:val="00242522"/>
    <w:rsid w:val="00243376"/>
    <w:rsid w:val="00243DE7"/>
    <w:rsid w:val="00243E23"/>
    <w:rsid w:val="002442A9"/>
    <w:rsid w:val="00244E37"/>
    <w:rsid w:val="00245B45"/>
    <w:rsid w:val="00245C54"/>
    <w:rsid w:val="00246C5A"/>
    <w:rsid w:val="002502AC"/>
    <w:rsid w:val="00251505"/>
    <w:rsid w:val="002526F7"/>
    <w:rsid w:val="00255B23"/>
    <w:rsid w:val="002563F9"/>
    <w:rsid w:val="0025793F"/>
    <w:rsid w:val="002602FC"/>
    <w:rsid w:val="002608CD"/>
    <w:rsid w:val="00261E79"/>
    <w:rsid w:val="002630F6"/>
    <w:rsid w:val="0026343B"/>
    <w:rsid w:val="00263EF0"/>
    <w:rsid w:val="002649A5"/>
    <w:rsid w:val="00264FE2"/>
    <w:rsid w:val="002655A4"/>
    <w:rsid w:val="00265D2A"/>
    <w:rsid w:val="0026662C"/>
    <w:rsid w:val="0026766F"/>
    <w:rsid w:val="00270078"/>
    <w:rsid w:val="0027017F"/>
    <w:rsid w:val="0027047D"/>
    <w:rsid w:val="00270A31"/>
    <w:rsid w:val="00270A5D"/>
    <w:rsid w:val="00270FEA"/>
    <w:rsid w:val="00271A28"/>
    <w:rsid w:val="00272CCE"/>
    <w:rsid w:val="00272F61"/>
    <w:rsid w:val="00273AE5"/>
    <w:rsid w:val="00273CE5"/>
    <w:rsid w:val="00275A04"/>
    <w:rsid w:val="00275B43"/>
    <w:rsid w:val="0027731B"/>
    <w:rsid w:val="002777CE"/>
    <w:rsid w:val="00281B4B"/>
    <w:rsid w:val="002825E0"/>
    <w:rsid w:val="002828F9"/>
    <w:rsid w:val="00283B62"/>
    <w:rsid w:val="002841C4"/>
    <w:rsid w:val="002843C1"/>
    <w:rsid w:val="0028594E"/>
    <w:rsid w:val="00285ED0"/>
    <w:rsid w:val="00287B54"/>
    <w:rsid w:val="00290156"/>
    <w:rsid w:val="0029048D"/>
    <w:rsid w:val="00291024"/>
    <w:rsid w:val="0029192F"/>
    <w:rsid w:val="002929A6"/>
    <w:rsid w:val="00292A61"/>
    <w:rsid w:val="00293355"/>
    <w:rsid w:val="00293BB2"/>
    <w:rsid w:val="00294313"/>
    <w:rsid w:val="00295BA2"/>
    <w:rsid w:val="00296C1A"/>
    <w:rsid w:val="002A0981"/>
    <w:rsid w:val="002A0D13"/>
    <w:rsid w:val="002A147F"/>
    <w:rsid w:val="002A1E76"/>
    <w:rsid w:val="002A24D0"/>
    <w:rsid w:val="002A28A9"/>
    <w:rsid w:val="002A2E8F"/>
    <w:rsid w:val="002A42FC"/>
    <w:rsid w:val="002A4ADB"/>
    <w:rsid w:val="002A4CAA"/>
    <w:rsid w:val="002A5D9B"/>
    <w:rsid w:val="002A5DF6"/>
    <w:rsid w:val="002A6A2B"/>
    <w:rsid w:val="002A6F9F"/>
    <w:rsid w:val="002A7D6F"/>
    <w:rsid w:val="002B0F2D"/>
    <w:rsid w:val="002B1743"/>
    <w:rsid w:val="002B2C17"/>
    <w:rsid w:val="002B31B8"/>
    <w:rsid w:val="002B3A22"/>
    <w:rsid w:val="002B3F49"/>
    <w:rsid w:val="002B460B"/>
    <w:rsid w:val="002B55ED"/>
    <w:rsid w:val="002B58EA"/>
    <w:rsid w:val="002B7CA5"/>
    <w:rsid w:val="002C1B3E"/>
    <w:rsid w:val="002C1E9D"/>
    <w:rsid w:val="002C3307"/>
    <w:rsid w:val="002C384F"/>
    <w:rsid w:val="002C5509"/>
    <w:rsid w:val="002C6687"/>
    <w:rsid w:val="002C66F0"/>
    <w:rsid w:val="002C6E1C"/>
    <w:rsid w:val="002D0BD0"/>
    <w:rsid w:val="002D0E5B"/>
    <w:rsid w:val="002D0F4A"/>
    <w:rsid w:val="002D1BD7"/>
    <w:rsid w:val="002D233D"/>
    <w:rsid w:val="002D296D"/>
    <w:rsid w:val="002D2E4F"/>
    <w:rsid w:val="002D35AE"/>
    <w:rsid w:val="002D3D0B"/>
    <w:rsid w:val="002D572B"/>
    <w:rsid w:val="002D5A34"/>
    <w:rsid w:val="002D5A3E"/>
    <w:rsid w:val="002D68BF"/>
    <w:rsid w:val="002D6AFD"/>
    <w:rsid w:val="002D6BB8"/>
    <w:rsid w:val="002E097F"/>
    <w:rsid w:val="002E37E8"/>
    <w:rsid w:val="002E4D07"/>
    <w:rsid w:val="002E508D"/>
    <w:rsid w:val="002E51F1"/>
    <w:rsid w:val="002E53D8"/>
    <w:rsid w:val="002E54AE"/>
    <w:rsid w:val="002E645E"/>
    <w:rsid w:val="002E6A37"/>
    <w:rsid w:val="002E73BA"/>
    <w:rsid w:val="002F06BE"/>
    <w:rsid w:val="002F2942"/>
    <w:rsid w:val="002F29C7"/>
    <w:rsid w:val="002F365A"/>
    <w:rsid w:val="002F3F56"/>
    <w:rsid w:val="002F430E"/>
    <w:rsid w:val="002F567B"/>
    <w:rsid w:val="002F6A61"/>
    <w:rsid w:val="002F6DB9"/>
    <w:rsid w:val="003002A3"/>
    <w:rsid w:val="003002D8"/>
    <w:rsid w:val="00300479"/>
    <w:rsid w:val="00300C66"/>
    <w:rsid w:val="00300FB4"/>
    <w:rsid w:val="00302DD5"/>
    <w:rsid w:val="00303151"/>
    <w:rsid w:val="0030355B"/>
    <w:rsid w:val="00304BB9"/>
    <w:rsid w:val="00304DD8"/>
    <w:rsid w:val="00305443"/>
    <w:rsid w:val="0030564D"/>
    <w:rsid w:val="00305DE7"/>
    <w:rsid w:val="00305E7F"/>
    <w:rsid w:val="00306365"/>
    <w:rsid w:val="00306F48"/>
    <w:rsid w:val="00306FF3"/>
    <w:rsid w:val="00307AEE"/>
    <w:rsid w:val="003100D5"/>
    <w:rsid w:val="00310902"/>
    <w:rsid w:val="00310DB4"/>
    <w:rsid w:val="00311B1D"/>
    <w:rsid w:val="0031214B"/>
    <w:rsid w:val="003127E4"/>
    <w:rsid w:val="00313129"/>
    <w:rsid w:val="00314CF7"/>
    <w:rsid w:val="00315F80"/>
    <w:rsid w:val="003161BA"/>
    <w:rsid w:val="00316BFD"/>
    <w:rsid w:val="00316D54"/>
    <w:rsid w:val="00316E17"/>
    <w:rsid w:val="0032133D"/>
    <w:rsid w:val="00321536"/>
    <w:rsid w:val="00322026"/>
    <w:rsid w:val="0032214E"/>
    <w:rsid w:val="0032282D"/>
    <w:rsid w:val="0032364F"/>
    <w:rsid w:val="00323683"/>
    <w:rsid w:val="0032392A"/>
    <w:rsid w:val="00323F06"/>
    <w:rsid w:val="003248B1"/>
    <w:rsid w:val="0032717B"/>
    <w:rsid w:val="00327B25"/>
    <w:rsid w:val="00327E9A"/>
    <w:rsid w:val="003309A9"/>
    <w:rsid w:val="003321FE"/>
    <w:rsid w:val="003328EF"/>
    <w:rsid w:val="00334928"/>
    <w:rsid w:val="00334CFC"/>
    <w:rsid w:val="00334F6E"/>
    <w:rsid w:val="00337C47"/>
    <w:rsid w:val="00337F98"/>
    <w:rsid w:val="00340F0F"/>
    <w:rsid w:val="00342457"/>
    <w:rsid w:val="00342E3B"/>
    <w:rsid w:val="00343495"/>
    <w:rsid w:val="003437F5"/>
    <w:rsid w:val="00343D5C"/>
    <w:rsid w:val="00343E25"/>
    <w:rsid w:val="00344101"/>
    <w:rsid w:val="00344141"/>
    <w:rsid w:val="003443B9"/>
    <w:rsid w:val="00344C6E"/>
    <w:rsid w:val="00345C73"/>
    <w:rsid w:val="00345ED8"/>
    <w:rsid w:val="00346284"/>
    <w:rsid w:val="003465A4"/>
    <w:rsid w:val="003479D3"/>
    <w:rsid w:val="00347CE7"/>
    <w:rsid w:val="00347F73"/>
    <w:rsid w:val="00350620"/>
    <w:rsid w:val="00350FEE"/>
    <w:rsid w:val="0035133E"/>
    <w:rsid w:val="0035145C"/>
    <w:rsid w:val="00351CD5"/>
    <w:rsid w:val="00352057"/>
    <w:rsid w:val="003552AF"/>
    <w:rsid w:val="00356245"/>
    <w:rsid w:val="003575EF"/>
    <w:rsid w:val="0036071E"/>
    <w:rsid w:val="00360851"/>
    <w:rsid w:val="00360DF0"/>
    <w:rsid w:val="003614B5"/>
    <w:rsid w:val="00362C91"/>
    <w:rsid w:val="00362DB1"/>
    <w:rsid w:val="0036454A"/>
    <w:rsid w:val="00365219"/>
    <w:rsid w:val="00365243"/>
    <w:rsid w:val="00365DB3"/>
    <w:rsid w:val="00366057"/>
    <w:rsid w:val="00366BEE"/>
    <w:rsid w:val="00366F2F"/>
    <w:rsid w:val="00371ED5"/>
    <w:rsid w:val="00371FC5"/>
    <w:rsid w:val="003723E7"/>
    <w:rsid w:val="00372AF5"/>
    <w:rsid w:val="00373730"/>
    <w:rsid w:val="0037381D"/>
    <w:rsid w:val="00373ECC"/>
    <w:rsid w:val="0037417E"/>
    <w:rsid w:val="0037548B"/>
    <w:rsid w:val="00375706"/>
    <w:rsid w:val="00376EBC"/>
    <w:rsid w:val="003773FF"/>
    <w:rsid w:val="003809B7"/>
    <w:rsid w:val="003813CE"/>
    <w:rsid w:val="00381602"/>
    <w:rsid w:val="00382316"/>
    <w:rsid w:val="00382C32"/>
    <w:rsid w:val="00382E4F"/>
    <w:rsid w:val="003857F1"/>
    <w:rsid w:val="00385A12"/>
    <w:rsid w:val="00385CB5"/>
    <w:rsid w:val="00385FE4"/>
    <w:rsid w:val="0038665B"/>
    <w:rsid w:val="00386F17"/>
    <w:rsid w:val="003872DC"/>
    <w:rsid w:val="00387A39"/>
    <w:rsid w:val="00390258"/>
    <w:rsid w:val="003906B6"/>
    <w:rsid w:val="00390818"/>
    <w:rsid w:val="00390E0F"/>
    <w:rsid w:val="00390E77"/>
    <w:rsid w:val="003914F5"/>
    <w:rsid w:val="003919B6"/>
    <w:rsid w:val="00391DA4"/>
    <w:rsid w:val="00392497"/>
    <w:rsid w:val="0039370C"/>
    <w:rsid w:val="00394303"/>
    <w:rsid w:val="00394B88"/>
    <w:rsid w:val="003953FB"/>
    <w:rsid w:val="00396379"/>
    <w:rsid w:val="003977DF"/>
    <w:rsid w:val="003A097D"/>
    <w:rsid w:val="003A210A"/>
    <w:rsid w:val="003A21EC"/>
    <w:rsid w:val="003A3BF6"/>
    <w:rsid w:val="003A4C77"/>
    <w:rsid w:val="003A5419"/>
    <w:rsid w:val="003A6ACC"/>
    <w:rsid w:val="003A6B20"/>
    <w:rsid w:val="003A6C93"/>
    <w:rsid w:val="003A7961"/>
    <w:rsid w:val="003B00B1"/>
    <w:rsid w:val="003B03BD"/>
    <w:rsid w:val="003B0941"/>
    <w:rsid w:val="003B186F"/>
    <w:rsid w:val="003B1BAE"/>
    <w:rsid w:val="003B1E55"/>
    <w:rsid w:val="003B3551"/>
    <w:rsid w:val="003B3684"/>
    <w:rsid w:val="003B4AA7"/>
    <w:rsid w:val="003B4B61"/>
    <w:rsid w:val="003B7111"/>
    <w:rsid w:val="003B753C"/>
    <w:rsid w:val="003B7C2B"/>
    <w:rsid w:val="003B7D3D"/>
    <w:rsid w:val="003C079C"/>
    <w:rsid w:val="003C0896"/>
    <w:rsid w:val="003C1232"/>
    <w:rsid w:val="003C1DEB"/>
    <w:rsid w:val="003C20D2"/>
    <w:rsid w:val="003C231C"/>
    <w:rsid w:val="003C2AA3"/>
    <w:rsid w:val="003C3567"/>
    <w:rsid w:val="003C3EC6"/>
    <w:rsid w:val="003C4AE1"/>
    <w:rsid w:val="003C5D99"/>
    <w:rsid w:val="003C6DDA"/>
    <w:rsid w:val="003C74CB"/>
    <w:rsid w:val="003C75A3"/>
    <w:rsid w:val="003C7D12"/>
    <w:rsid w:val="003D0326"/>
    <w:rsid w:val="003D132F"/>
    <w:rsid w:val="003D3709"/>
    <w:rsid w:val="003D3E72"/>
    <w:rsid w:val="003D4B85"/>
    <w:rsid w:val="003D5CA1"/>
    <w:rsid w:val="003D5DB4"/>
    <w:rsid w:val="003D5FA7"/>
    <w:rsid w:val="003E0655"/>
    <w:rsid w:val="003E09CC"/>
    <w:rsid w:val="003E0EA2"/>
    <w:rsid w:val="003E0F07"/>
    <w:rsid w:val="003E464E"/>
    <w:rsid w:val="003E49A9"/>
    <w:rsid w:val="003E52B4"/>
    <w:rsid w:val="003E63B8"/>
    <w:rsid w:val="003E67E8"/>
    <w:rsid w:val="003E72F2"/>
    <w:rsid w:val="003E7FA2"/>
    <w:rsid w:val="003F064E"/>
    <w:rsid w:val="003F10D5"/>
    <w:rsid w:val="003F283F"/>
    <w:rsid w:val="003F483C"/>
    <w:rsid w:val="003F4EE2"/>
    <w:rsid w:val="003F5F35"/>
    <w:rsid w:val="003F6541"/>
    <w:rsid w:val="003F6C7F"/>
    <w:rsid w:val="003F736B"/>
    <w:rsid w:val="003F779F"/>
    <w:rsid w:val="004004BE"/>
    <w:rsid w:val="004008A5"/>
    <w:rsid w:val="004009C1"/>
    <w:rsid w:val="004016F6"/>
    <w:rsid w:val="00402D7E"/>
    <w:rsid w:val="00403910"/>
    <w:rsid w:val="00403AAE"/>
    <w:rsid w:val="00404309"/>
    <w:rsid w:val="00404E6F"/>
    <w:rsid w:val="004061FA"/>
    <w:rsid w:val="00406536"/>
    <w:rsid w:val="00406AF5"/>
    <w:rsid w:val="00406C73"/>
    <w:rsid w:val="0040741D"/>
    <w:rsid w:val="00407A36"/>
    <w:rsid w:val="00410460"/>
    <w:rsid w:val="0041095B"/>
    <w:rsid w:val="004118BC"/>
    <w:rsid w:val="0041229D"/>
    <w:rsid w:val="0041259E"/>
    <w:rsid w:val="0041277E"/>
    <w:rsid w:val="0041388E"/>
    <w:rsid w:val="00414BEF"/>
    <w:rsid w:val="0041752C"/>
    <w:rsid w:val="004175FD"/>
    <w:rsid w:val="00417883"/>
    <w:rsid w:val="00422DFD"/>
    <w:rsid w:val="0042361C"/>
    <w:rsid w:val="00424357"/>
    <w:rsid w:val="004258F8"/>
    <w:rsid w:val="00425D59"/>
    <w:rsid w:val="00426394"/>
    <w:rsid w:val="00427065"/>
    <w:rsid w:val="004272E9"/>
    <w:rsid w:val="00431B5B"/>
    <w:rsid w:val="00431EB2"/>
    <w:rsid w:val="004321A2"/>
    <w:rsid w:val="004325C7"/>
    <w:rsid w:val="0043350D"/>
    <w:rsid w:val="00433A3D"/>
    <w:rsid w:val="00435021"/>
    <w:rsid w:val="00435745"/>
    <w:rsid w:val="00440F22"/>
    <w:rsid w:val="004415CF"/>
    <w:rsid w:val="004418B4"/>
    <w:rsid w:val="00441D81"/>
    <w:rsid w:val="004426E1"/>
    <w:rsid w:val="004448EC"/>
    <w:rsid w:val="00444C3B"/>
    <w:rsid w:val="004464D5"/>
    <w:rsid w:val="00450759"/>
    <w:rsid w:val="004533D1"/>
    <w:rsid w:val="0045374E"/>
    <w:rsid w:val="004539D4"/>
    <w:rsid w:val="0045455D"/>
    <w:rsid w:val="00455790"/>
    <w:rsid w:val="004559E5"/>
    <w:rsid w:val="00455C24"/>
    <w:rsid w:val="0045657F"/>
    <w:rsid w:val="004575A0"/>
    <w:rsid w:val="004600FE"/>
    <w:rsid w:val="00460F4C"/>
    <w:rsid w:val="00461CFE"/>
    <w:rsid w:val="00463974"/>
    <w:rsid w:val="004641B0"/>
    <w:rsid w:val="00465C70"/>
    <w:rsid w:val="0046686F"/>
    <w:rsid w:val="00467860"/>
    <w:rsid w:val="004678A8"/>
    <w:rsid w:val="00470B6E"/>
    <w:rsid w:val="00473505"/>
    <w:rsid w:val="00473E01"/>
    <w:rsid w:val="004746E7"/>
    <w:rsid w:val="0047497C"/>
    <w:rsid w:val="00474E25"/>
    <w:rsid w:val="0047521A"/>
    <w:rsid w:val="00475273"/>
    <w:rsid w:val="0047548D"/>
    <w:rsid w:val="00476011"/>
    <w:rsid w:val="004763E0"/>
    <w:rsid w:val="004800F7"/>
    <w:rsid w:val="0048169F"/>
    <w:rsid w:val="004817FE"/>
    <w:rsid w:val="00481895"/>
    <w:rsid w:val="0048250C"/>
    <w:rsid w:val="0048292F"/>
    <w:rsid w:val="004830FC"/>
    <w:rsid w:val="00483183"/>
    <w:rsid w:val="0048497D"/>
    <w:rsid w:val="004864E1"/>
    <w:rsid w:val="004873E2"/>
    <w:rsid w:val="0048783A"/>
    <w:rsid w:val="004878EF"/>
    <w:rsid w:val="00492204"/>
    <w:rsid w:val="004926EC"/>
    <w:rsid w:val="00492E3C"/>
    <w:rsid w:val="00493158"/>
    <w:rsid w:val="004932EE"/>
    <w:rsid w:val="00493369"/>
    <w:rsid w:val="00493D85"/>
    <w:rsid w:val="004957B8"/>
    <w:rsid w:val="00496155"/>
    <w:rsid w:val="0049689F"/>
    <w:rsid w:val="004977FD"/>
    <w:rsid w:val="004A15A8"/>
    <w:rsid w:val="004A2ADE"/>
    <w:rsid w:val="004A52F4"/>
    <w:rsid w:val="004A59ED"/>
    <w:rsid w:val="004A6651"/>
    <w:rsid w:val="004A671B"/>
    <w:rsid w:val="004A7D56"/>
    <w:rsid w:val="004A7E4B"/>
    <w:rsid w:val="004B10BC"/>
    <w:rsid w:val="004B12DB"/>
    <w:rsid w:val="004B159A"/>
    <w:rsid w:val="004B2621"/>
    <w:rsid w:val="004B3723"/>
    <w:rsid w:val="004B41C8"/>
    <w:rsid w:val="004B4393"/>
    <w:rsid w:val="004B4E2E"/>
    <w:rsid w:val="004B5307"/>
    <w:rsid w:val="004B5952"/>
    <w:rsid w:val="004B5DC6"/>
    <w:rsid w:val="004B743C"/>
    <w:rsid w:val="004B75D5"/>
    <w:rsid w:val="004B7D20"/>
    <w:rsid w:val="004B7DA2"/>
    <w:rsid w:val="004C0AE5"/>
    <w:rsid w:val="004C0B93"/>
    <w:rsid w:val="004C0FF2"/>
    <w:rsid w:val="004C10DF"/>
    <w:rsid w:val="004C167B"/>
    <w:rsid w:val="004C1715"/>
    <w:rsid w:val="004C195F"/>
    <w:rsid w:val="004C1FBA"/>
    <w:rsid w:val="004C2442"/>
    <w:rsid w:val="004C2481"/>
    <w:rsid w:val="004C297A"/>
    <w:rsid w:val="004C32D7"/>
    <w:rsid w:val="004C440E"/>
    <w:rsid w:val="004C52BA"/>
    <w:rsid w:val="004C5B76"/>
    <w:rsid w:val="004C5E12"/>
    <w:rsid w:val="004C7DFC"/>
    <w:rsid w:val="004D065A"/>
    <w:rsid w:val="004D213F"/>
    <w:rsid w:val="004D2886"/>
    <w:rsid w:val="004D2946"/>
    <w:rsid w:val="004D3C8C"/>
    <w:rsid w:val="004D45FB"/>
    <w:rsid w:val="004D5422"/>
    <w:rsid w:val="004D587B"/>
    <w:rsid w:val="004D704F"/>
    <w:rsid w:val="004D7608"/>
    <w:rsid w:val="004E01C9"/>
    <w:rsid w:val="004E0622"/>
    <w:rsid w:val="004E0C0F"/>
    <w:rsid w:val="004E12B0"/>
    <w:rsid w:val="004E1346"/>
    <w:rsid w:val="004E13AE"/>
    <w:rsid w:val="004E18F4"/>
    <w:rsid w:val="004E1D2B"/>
    <w:rsid w:val="004E1D5C"/>
    <w:rsid w:val="004E2CF3"/>
    <w:rsid w:val="004E3B4A"/>
    <w:rsid w:val="004E4110"/>
    <w:rsid w:val="004E419D"/>
    <w:rsid w:val="004E4928"/>
    <w:rsid w:val="004E585E"/>
    <w:rsid w:val="004E6083"/>
    <w:rsid w:val="004E6E29"/>
    <w:rsid w:val="004E77E6"/>
    <w:rsid w:val="004F1922"/>
    <w:rsid w:val="004F237A"/>
    <w:rsid w:val="004F2908"/>
    <w:rsid w:val="004F3977"/>
    <w:rsid w:val="004F4049"/>
    <w:rsid w:val="004F45FB"/>
    <w:rsid w:val="004F4D8C"/>
    <w:rsid w:val="004F5155"/>
    <w:rsid w:val="004F55EC"/>
    <w:rsid w:val="004F6FE7"/>
    <w:rsid w:val="004F7229"/>
    <w:rsid w:val="00500717"/>
    <w:rsid w:val="005046AC"/>
    <w:rsid w:val="00504F71"/>
    <w:rsid w:val="00506EDE"/>
    <w:rsid w:val="00510A98"/>
    <w:rsid w:val="00510D65"/>
    <w:rsid w:val="00513925"/>
    <w:rsid w:val="00513AA0"/>
    <w:rsid w:val="00513D07"/>
    <w:rsid w:val="005163C9"/>
    <w:rsid w:val="005178B6"/>
    <w:rsid w:val="00520CF2"/>
    <w:rsid w:val="0052151E"/>
    <w:rsid w:val="0052171D"/>
    <w:rsid w:val="0052173E"/>
    <w:rsid w:val="00521F08"/>
    <w:rsid w:val="00525ADA"/>
    <w:rsid w:val="0052607E"/>
    <w:rsid w:val="0052662D"/>
    <w:rsid w:val="00526C2C"/>
    <w:rsid w:val="005274FB"/>
    <w:rsid w:val="00527AE4"/>
    <w:rsid w:val="00527E75"/>
    <w:rsid w:val="00527F80"/>
    <w:rsid w:val="00530029"/>
    <w:rsid w:val="00530CA9"/>
    <w:rsid w:val="005317E5"/>
    <w:rsid w:val="005324F5"/>
    <w:rsid w:val="00532B5E"/>
    <w:rsid w:val="00533E41"/>
    <w:rsid w:val="0053474F"/>
    <w:rsid w:val="00534F53"/>
    <w:rsid w:val="005359E5"/>
    <w:rsid w:val="00535A2D"/>
    <w:rsid w:val="005417B3"/>
    <w:rsid w:val="005417DB"/>
    <w:rsid w:val="00541887"/>
    <w:rsid w:val="005419C2"/>
    <w:rsid w:val="00541CAE"/>
    <w:rsid w:val="005424F5"/>
    <w:rsid w:val="00543B8D"/>
    <w:rsid w:val="00544D1D"/>
    <w:rsid w:val="00544DB9"/>
    <w:rsid w:val="0054590F"/>
    <w:rsid w:val="00546581"/>
    <w:rsid w:val="00546A4B"/>
    <w:rsid w:val="005505B3"/>
    <w:rsid w:val="005505C7"/>
    <w:rsid w:val="00550676"/>
    <w:rsid w:val="00552825"/>
    <w:rsid w:val="00552F59"/>
    <w:rsid w:val="00553126"/>
    <w:rsid w:val="0055339A"/>
    <w:rsid w:val="005541FB"/>
    <w:rsid w:val="005543EE"/>
    <w:rsid w:val="0055531E"/>
    <w:rsid w:val="005557A3"/>
    <w:rsid w:val="00557733"/>
    <w:rsid w:val="00560331"/>
    <w:rsid w:val="00560C9D"/>
    <w:rsid w:val="00560EEE"/>
    <w:rsid w:val="005629FC"/>
    <w:rsid w:val="005635D9"/>
    <w:rsid w:val="00563F4E"/>
    <w:rsid w:val="00564965"/>
    <w:rsid w:val="00564ABD"/>
    <w:rsid w:val="00565DF9"/>
    <w:rsid w:val="005669EF"/>
    <w:rsid w:val="00567A00"/>
    <w:rsid w:val="00571747"/>
    <w:rsid w:val="005721B5"/>
    <w:rsid w:val="00572588"/>
    <w:rsid w:val="005729D8"/>
    <w:rsid w:val="00572F96"/>
    <w:rsid w:val="00573F3F"/>
    <w:rsid w:val="0057447F"/>
    <w:rsid w:val="005752ED"/>
    <w:rsid w:val="0057561F"/>
    <w:rsid w:val="005756CE"/>
    <w:rsid w:val="0057685A"/>
    <w:rsid w:val="00577494"/>
    <w:rsid w:val="00577525"/>
    <w:rsid w:val="00577F7C"/>
    <w:rsid w:val="00580FFA"/>
    <w:rsid w:val="00581DD9"/>
    <w:rsid w:val="0058386C"/>
    <w:rsid w:val="00583DF4"/>
    <w:rsid w:val="005843AF"/>
    <w:rsid w:val="00584B34"/>
    <w:rsid w:val="00584C96"/>
    <w:rsid w:val="00586AA5"/>
    <w:rsid w:val="00587840"/>
    <w:rsid w:val="005929C4"/>
    <w:rsid w:val="00592B71"/>
    <w:rsid w:val="00593375"/>
    <w:rsid w:val="00593E8D"/>
    <w:rsid w:val="00594C7D"/>
    <w:rsid w:val="00594F63"/>
    <w:rsid w:val="005950B4"/>
    <w:rsid w:val="005950E3"/>
    <w:rsid w:val="00595209"/>
    <w:rsid w:val="00595A21"/>
    <w:rsid w:val="005A14B0"/>
    <w:rsid w:val="005A1932"/>
    <w:rsid w:val="005A1F10"/>
    <w:rsid w:val="005A2260"/>
    <w:rsid w:val="005A2B1C"/>
    <w:rsid w:val="005A3156"/>
    <w:rsid w:val="005A3A86"/>
    <w:rsid w:val="005A3B50"/>
    <w:rsid w:val="005A4752"/>
    <w:rsid w:val="005A680C"/>
    <w:rsid w:val="005A68A4"/>
    <w:rsid w:val="005A76B8"/>
    <w:rsid w:val="005A7786"/>
    <w:rsid w:val="005A7982"/>
    <w:rsid w:val="005A7B35"/>
    <w:rsid w:val="005B1BCD"/>
    <w:rsid w:val="005B2410"/>
    <w:rsid w:val="005B2C8E"/>
    <w:rsid w:val="005B3837"/>
    <w:rsid w:val="005B3A01"/>
    <w:rsid w:val="005B3FB9"/>
    <w:rsid w:val="005B4678"/>
    <w:rsid w:val="005B58FC"/>
    <w:rsid w:val="005B5A26"/>
    <w:rsid w:val="005B76DC"/>
    <w:rsid w:val="005C2598"/>
    <w:rsid w:val="005C42F2"/>
    <w:rsid w:val="005C4C23"/>
    <w:rsid w:val="005C5036"/>
    <w:rsid w:val="005C678C"/>
    <w:rsid w:val="005C697D"/>
    <w:rsid w:val="005C7C71"/>
    <w:rsid w:val="005C7D50"/>
    <w:rsid w:val="005C7E16"/>
    <w:rsid w:val="005D0ACF"/>
    <w:rsid w:val="005D0E1C"/>
    <w:rsid w:val="005D26D2"/>
    <w:rsid w:val="005D2EF2"/>
    <w:rsid w:val="005D3F6B"/>
    <w:rsid w:val="005D470A"/>
    <w:rsid w:val="005D4F6A"/>
    <w:rsid w:val="005D50E0"/>
    <w:rsid w:val="005D6D81"/>
    <w:rsid w:val="005E05E2"/>
    <w:rsid w:val="005E0CCA"/>
    <w:rsid w:val="005E0D58"/>
    <w:rsid w:val="005E0E76"/>
    <w:rsid w:val="005E118D"/>
    <w:rsid w:val="005E2A49"/>
    <w:rsid w:val="005E2ACE"/>
    <w:rsid w:val="005E2C51"/>
    <w:rsid w:val="005E34D8"/>
    <w:rsid w:val="005E3C67"/>
    <w:rsid w:val="005E3F3F"/>
    <w:rsid w:val="005E57D5"/>
    <w:rsid w:val="005E5FD9"/>
    <w:rsid w:val="005F07E0"/>
    <w:rsid w:val="005F0E9B"/>
    <w:rsid w:val="005F11A1"/>
    <w:rsid w:val="005F18A8"/>
    <w:rsid w:val="005F26E1"/>
    <w:rsid w:val="005F2BFA"/>
    <w:rsid w:val="005F3B09"/>
    <w:rsid w:val="005F3D1A"/>
    <w:rsid w:val="005F42E3"/>
    <w:rsid w:val="005F4E5D"/>
    <w:rsid w:val="005F656F"/>
    <w:rsid w:val="005F70F5"/>
    <w:rsid w:val="005F738B"/>
    <w:rsid w:val="00600BB0"/>
    <w:rsid w:val="00601ADE"/>
    <w:rsid w:val="0060248E"/>
    <w:rsid w:val="0060256B"/>
    <w:rsid w:val="006037E7"/>
    <w:rsid w:val="00604DE3"/>
    <w:rsid w:val="006055F4"/>
    <w:rsid w:val="006068FC"/>
    <w:rsid w:val="00606A4F"/>
    <w:rsid w:val="0060772A"/>
    <w:rsid w:val="00607875"/>
    <w:rsid w:val="00607AD7"/>
    <w:rsid w:val="00607F0C"/>
    <w:rsid w:val="00610996"/>
    <w:rsid w:val="00611AA6"/>
    <w:rsid w:val="00613450"/>
    <w:rsid w:val="00614453"/>
    <w:rsid w:val="006145A1"/>
    <w:rsid w:val="00614B74"/>
    <w:rsid w:val="006154C5"/>
    <w:rsid w:val="0061696D"/>
    <w:rsid w:val="00617791"/>
    <w:rsid w:val="006178E8"/>
    <w:rsid w:val="00617908"/>
    <w:rsid w:val="00620B22"/>
    <w:rsid w:val="00620E89"/>
    <w:rsid w:val="00621235"/>
    <w:rsid w:val="00621943"/>
    <w:rsid w:val="00622848"/>
    <w:rsid w:val="00623F24"/>
    <w:rsid w:val="0062480E"/>
    <w:rsid w:val="006258A5"/>
    <w:rsid w:val="006260F4"/>
    <w:rsid w:val="0062721E"/>
    <w:rsid w:val="006275B2"/>
    <w:rsid w:val="00627817"/>
    <w:rsid w:val="00627A00"/>
    <w:rsid w:val="006302E2"/>
    <w:rsid w:val="0063072D"/>
    <w:rsid w:val="006309E3"/>
    <w:rsid w:val="006333FC"/>
    <w:rsid w:val="0063397A"/>
    <w:rsid w:val="0063434E"/>
    <w:rsid w:val="0063626D"/>
    <w:rsid w:val="006367DF"/>
    <w:rsid w:val="00636E74"/>
    <w:rsid w:val="00637AF9"/>
    <w:rsid w:val="00640741"/>
    <w:rsid w:val="0064129A"/>
    <w:rsid w:val="00641687"/>
    <w:rsid w:val="006418C9"/>
    <w:rsid w:val="006419B7"/>
    <w:rsid w:val="00641F63"/>
    <w:rsid w:val="0064252A"/>
    <w:rsid w:val="00642862"/>
    <w:rsid w:val="00642A9E"/>
    <w:rsid w:val="00643318"/>
    <w:rsid w:val="00643A85"/>
    <w:rsid w:val="006445D9"/>
    <w:rsid w:val="006451CA"/>
    <w:rsid w:val="00645902"/>
    <w:rsid w:val="006479C2"/>
    <w:rsid w:val="00651755"/>
    <w:rsid w:val="00651909"/>
    <w:rsid w:val="006538A9"/>
    <w:rsid w:val="00653E29"/>
    <w:rsid w:val="006542B0"/>
    <w:rsid w:val="006542CD"/>
    <w:rsid w:val="00654C96"/>
    <w:rsid w:val="006578D9"/>
    <w:rsid w:val="00660005"/>
    <w:rsid w:val="0066102F"/>
    <w:rsid w:val="0066105C"/>
    <w:rsid w:val="0066120B"/>
    <w:rsid w:val="0066184F"/>
    <w:rsid w:val="006629B4"/>
    <w:rsid w:val="00662E03"/>
    <w:rsid w:val="006633D8"/>
    <w:rsid w:val="00663A7D"/>
    <w:rsid w:val="006646A4"/>
    <w:rsid w:val="00666977"/>
    <w:rsid w:val="00667F39"/>
    <w:rsid w:val="00670DB8"/>
    <w:rsid w:val="0067120C"/>
    <w:rsid w:val="006712E5"/>
    <w:rsid w:val="00671D8D"/>
    <w:rsid w:val="00671E17"/>
    <w:rsid w:val="00672739"/>
    <w:rsid w:val="00672A17"/>
    <w:rsid w:val="00673E02"/>
    <w:rsid w:val="006743D2"/>
    <w:rsid w:val="0067692F"/>
    <w:rsid w:val="006813C6"/>
    <w:rsid w:val="00681498"/>
    <w:rsid w:val="006815BE"/>
    <w:rsid w:val="006815DC"/>
    <w:rsid w:val="00681612"/>
    <w:rsid w:val="00681D43"/>
    <w:rsid w:val="00683013"/>
    <w:rsid w:val="006832D8"/>
    <w:rsid w:val="00683797"/>
    <w:rsid w:val="006847EE"/>
    <w:rsid w:val="00684B11"/>
    <w:rsid w:val="00684CE1"/>
    <w:rsid w:val="00685223"/>
    <w:rsid w:val="00685416"/>
    <w:rsid w:val="00685B7E"/>
    <w:rsid w:val="00686317"/>
    <w:rsid w:val="00691570"/>
    <w:rsid w:val="00693961"/>
    <w:rsid w:val="00693E09"/>
    <w:rsid w:val="00694FE5"/>
    <w:rsid w:val="00695368"/>
    <w:rsid w:val="00697E28"/>
    <w:rsid w:val="00697F4D"/>
    <w:rsid w:val="006A00DF"/>
    <w:rsid w:val="006A014C"/>
    <w:rsid w:val="006A0A13"/>
    <w:rsid w:val="006A1482"/>
    <w:rsid w:val="006A1A05"/>
    <w:rsid w:val="006A1C2C"/>
    <w:rsid w:val="006A1E13"/>
    <w:rsid w:val="006A2BDB"/>
    <w:rsid w:val="006A30B9"/>
    <w:rsid w:val="006A3C77"/>
    <w:rsid w:val="006A47D6"/>
    <w:rsid w:val="006A498C"/>
    <w:rsid w:val="006A4F13"/>
    <w:rsid w:val="006A59B7"/>
    <w:rsid w:val="006A6826"/>
    <w:rsid w:val="006A750E"/>
    <w:rsid w:val="006B059C"/>
    <w:rsid w:val="006B11FB"/>
    <w:rsid w:val="006B1389"/>
    <w:rsid w:val="006B1CC7"/>
    <w:rsid w:val="006B33AD"/>
    <w:rsid w:val="006B33F1"/>
    <w:rsid w:val="006B3C82"/>
    <w:rsid w:val="006B546B"/>
    <w:rsid w:val="006B5E10"/>
    <w:rsid w:val="006C05DF"/>
    <w:rsid w:val="006C0C63"/>
    <w:rsid w:val="006C123D"/>
    <w:rsid w:val="006C2E65"/>
    <w:rsid w:val="006C305B"/>
    <w:rsid w:val="006C3960"/>
    <w:rsid w:val="006C4BFD"/>
    <w:rsid w:val="006C4CD4"/>
    <w:rsid w:val="006C5103"/>
    <w:rsid w:val="006C5C56"/>
    <w:rsid w:val="006C6587"/>
    <w:rsid w:val="006C7B38"/>
    <w:rsid w:val="006C7BB7"/>
    <w:rsid w:val="006C7F5F"/>
    <w:rsid w:val="006C7F6E"/>
    <w:rsid w:val="006D24EA"/>
    <w:rsid w:val="006D25CD"/>
    <w:rsid w:val="006D2904"/>
    <w:rsid w:val="006D2A18"/>
    <w:rsid w:val="006D2C07"/>
    <w:rsid w:val="006D35DE"/>
    <w:rsid w:val="006D4BFB"/>
    <w:rsid w:val="006D61A7"/>
    <w:rsid w:val="006E012D"/>
    <w:rsid w:val="006E0712"/>
    <w:rsid w:val="006E07E5"/>
    <w:rsid w:val="006E1198"/>
    <w:rsid w:val="006E19A5"/>
    <w:rsid w:val="006E1B1F"/>
    <w:rsid w:val="006E2A2F"/>
    <w:rsid w:val="006E35D7"/>
    <w:rsid w:val="006E3A58"/>
    <w:rsid w:val="006E4A5E"/>
    <w:rsid w:val="006E4B12"/>
    <w:rsid w:val="006E5062"/>
    <w:rsid w:val="006E5854"/>
    <w:rsid w:val="006E5D5F"/>
    <w:rsid w:val="006E69A2"/>
    <w:rsid w:val="006E755A"/>
    <w:rsid w:val="006E75EA"/>
    <w:rsid w:val="006E76A5"/>
    <w:rsid w:val="006E77A0"/>
    <w:rsid w:val="006E7B46"/>
    <w:rsid w:val="006F1FD2"/>
    <w:rsid w:val="006F31ED"/>
    <w:rsid w:val="006F35DA"/>
    <w:rsid w:val="006F4188"/>
    <w:rsid w:val="006F6145"/>
    <w:rsid w:val="006F6FA6"/>
    <w:rsid w:val="006F7DE4"/>
    <w:rsid w:val="00701962"/>
    <w:rsid w:val="00702AAD"/>
    <w:rsid w:val="00702DA1"/>
    <w:rsid w:val="00702EA0"/>
    <w:rsid w:val="00702FC1"/>
    <w:rsid w:val="007036D3"/>
    <w:rsid w:val="0070381E"/>
    <w:rsid w:val="007040FB"/>
    <w:rsid w:val="00706150"/>
    <w:rsid w:val="00706705"/>
    <w:rsid w:val="00707B39"/>
    <w:rsid w:val="00710F2B"/>
    <w:rsid w:val="00711FE9"/>
    <w:rsid w:val="00712A40"/>
    <w:rsid w:val="00712B74"/>
    <w:rsid w:val="00712D0C"/>
    <w:rsid w:val="00712E03"/>
    <w:rsid w:val="00713E68"/>
    <w:rsid w:val="007144D2"/>
    <w:rsid w:val="007147A3"/>
    <w:rsid w:val="00716565"/>
    <w:rsid w:val="00716F47"/>
    <w:rsid w:val="00717590"/>
    <w:rsid w:val="00717621"/>
    <w:rsid w:val="007176DC"/>
    <w:rsid w:val="00717ACC"/>
    <w:rsid w:val="00720183"/>
    <w:rsid w:val="00720CAC"/>
    <w:rsid w:val="0072224F"/>
    <w:rsid w:val="00722CB9"/>
    <w:rsid w:val="00724690"/>
    <w:rsid w:val="00724782"/>
    <w:rsid w:val="00724E99"/>
    <w:rsid w:val="0072542B"/>
    <w:rsid w:val="00725544"/>
    <w:rsid w:val="007255F2"/>
    <w:rsid w:val="00726D2A"/>
    <w:rsid w:val="00730A8B"/>
    <w:rsid w:val="00730B0E"/>
    <w:rsid w:val="00730EE5"/>
    <w:rsid w:val="00731533"/>
    <w:rsid w:val="00732A81"/>
    <w:rsid w:val="007338DE"/>
    <w:rsid w:val="00734020"/>
    <w:rsid w:val="00737C86"/>
    <w:rsid w:val="00737FDD"/>
    <w:rsid w:val="00741B8B"/>
    <w:rsid w:val="007426E9"/>
    <w:rsid w:val="00742F6B"/>
    <w:rsid w:val="007430B4"/>
    <w:rsid w:val="00743455"/>
    <w:rsid w:val="007440B8"/>
    <w:rsid w:val="007471EA"/>
    <w:rsid w:val="007477D2"/>
    <w:rsid w:val="00751796"/>
    <w:rsid w:val="00753621"/>
    <w:rsid w:val="00753A80"/>
    <w:rsid w:val="00753A9B"/>
    <w:rsid w:val="007554FE"/>
    <w:rsid w:val="007564EB"/>
    <w:rsid w:val="00756B54"/>
    <w:rsid w:val="00756F7C"/>
    <w:rsid w:val="0075722D"/>
    <w:rsid w:val="007604BE"/>
    <w:rsid w:val="00761EB7"/>
    <w:rsid w:val="00761F2E"/>
    <w:rsid w:val="0076229D"/>
    <w:rsid w:val="007629F7"/>
    <w:rsid w:val="00762FCF"/>
    <w:rsid w:val="00763C36"/>
    <w:rsid w:val="0076460A"/>
    <w:rsid w:val="00764BA2"/>
    <w:rsid w:val="00766F8C"/>
    <w:rsid w:val="007674C2"/>
    <w:rsid w:val="00767A9D"/>
    <w:rsid w:val="0077026E"/>
    <w:rsid w:val="00770C65"/>
    <w:rsid w:val="00771C78"/>
    <w:rsid w:val="00772286"/>
    <w:rsid w:val="00772DC3"/>
    <w:rsid w:val="00773988"/>
    <w:rsid w:val="007748CF"/>
    <w:rsid w:val="00774F16"/>
    <w:rsid w:val="0077761E"/>
    <w:rsid w:val="00777EFA"/>
    <w:rsid w:val="007802EC"/>
    <w:rsid w:val="0078077E"/>
    <w:rsid w:val="00780932"/>
    <w:rsid w:val="00781F73"/>
    <w:rsid w:val="007824CD"/>
    <w:rsid w:val="00782618"/>
    <w:rsid w:val="00782E57"/>
    <w:rsid w:val="00784A21"/>
    <w:rsid w:val="00784F56"/>
    <w:rsid w:val="00785069"/>
    <w:rsid w:val="007868C6"/>
    <w:rsid w:val="00787618"/>
    <w:rsid w:val="00787862"/>
    <w:rsid w:val="0079145D"/>
    <w:rsid w:val="00791C32"/>
    <w:rsid w:val="00791FB5"/>
    <w:rsid w:val="00792E6D"/>
    <w:rsid w:val="00793BB4"/>
    <w:rsid w:val="00793D9C"/>
    <w:rsid w:val="0079502E"/>
    <w:rsid w:val="00795302"/>
    <w:rsid w:val="00797368"/>
    <w:rsid w:val="00797431"/>
    <w:rsid w:val="00797877"/>
    <w:rsid w:val="007A0D89"/>
    <w:rsid w:val="007A1B8F"/>
    <w:rsid w:val="007A2196"/>
    <w:rsid w:val="007A2DFA"/>
    <w:rsid w:val="007A3D93"/>
    <w:rsid w:val="007A3E70"/>
    <w:rsid w:val="007A51CA"/>
    <w:rsid w:val="007A5E75"/>
    <w:rsid w:val="007A6041"/>
    <w:rsid w:val="007A631F"/>
    <w:rsid w:val="007A73EC"/>
    <w:rsid w:val="007A7DF4"/>
    <w:rsid w:val="007B06C2"/>
    <w:rsid w:val="007B0928"/>
    <w:rsid w:val="007B25FD"/>
    <w:rsid w:val="007B3AAB"/>
    <w:rsid w:val="007B422E"/>
    <w:rsid w:val="007B426E"/>
    <w:rsid w:val="007B4976"/>
    <w:rsid w:val="007B4C5E"/>
    <w:rsid w:val="007B6479"/>
    <w:rsid w:val="007B771C"/>
    <w:rsid w:val="007C0DB0"/>
    <w:rsid w:val="007C1174"/>
    <w:rsid w:val="007C3C17"/>
    <w:rsid w:val="007C529A"/>
    <w:rsid w:val="007C5EE7"/>
    <w:rsid w:val="007D003D"/>
    <w:rsid w:val="007D1C2C"/>
    <w:rsid w:val="007D1D13"/>
    <w:rsid w:val="007D300D"/>
    <w:rsid w:val="007D30BA"/>
    <w:rsid w:val="007D4562"/>
    <w:rsid w:val="007D774C"/>
    <w:rsid w:val="007D7864"/>
    <w:rsid w:val="007E220F"/>
    <w:rsid w:val="007E3125"/>
    <w:rsid w:val="007E3820"/>
    <w:rsid w:val="007E38A7"/>
    <w:rsid w:val="007E67D6"/>
    <w:rsid w:val="007E68CB"/>
    <w:rsid w:val="007F17F9"/>
    <w:rsid w:val="007F4C3A"/>
    <w:rsid w:val="007F514D"/>
    <w:rsid w:val="007F59D7"/>
    <w:rsid w:val="007F5DD1"/>
    <w:rsid w:val="007F646A"/>
    <w:rsid w:val="007F6F9C"/>
    <w:rsid w:val="0080057E"/>
    <w:rsid w:val="00800CBF"/>
    <w:rsid w:val="00801EAA"/>
    <w:rsid w:val="0080216C"/>
    <w:rsid w:val="00802C18"/>
    <w:rsid w:val="00802F2C"/>
    <w:rsid w:val="008033CD"/>
    <w:rsid w:val="00804039"/>
    <w:rsid w:val="00804310"/>
    <w:rsid w:val="00804CBC"/>
    <w:rsid w:val="00804DB7"/>
    <w:rsid w:val="00806100"/>
    <w:rsid w:val="0080667A"/>
    <w:rsid w:val="00806971"/>
    <w:rsid w:val="00806CA3"/>
    <w:rsid w:val="00806D71"/>
    <w:rsid w:val="00807216"/>
    <w:rsid w:val="00807814"/>
    <w:rsid w:val="0081001D"/>
    <w:rsid w:val="00810D73"/>
    <w:rsid w:val="0081361E"/>
    <w:rsid w:val="008140C1"/>
    <w:rsid w:val="0081473D"/>
    <w:rsid w:val="008147B9"/>
    <w:rsid w:val="00816E3F"/>
    <w:rsid w:val="008171D5"/>
    <w:rsid w:val="00817351"/>
    <w:rsid w:val="00817AC5"/>
    <w:rsid w:val="00817C59"/>
    <w:rsid w:val="00822329"/>
    <w:rsid w:val="008225F3"/>
    <w:rsid w:val="00823267"/>
    <w:rsid w:val="0082332E"/>
    <w:rsid w:val="00824557"/>
    <w:rsid w:val="0082593D"/>
    <w:rsid w:val="008279B3"/>
    <w:rsid w:val="00827B91"/>
    <w:rsid w:val="008302C5"/>
    <w:rsid w:val="008307AF"/>
    <w:rsid w:val="00830F43"/>
    <w:rsid w:val="008331C0"/>
    <w:rsid w:val="0083468B"/>
    <w:rsid w:val="00834FAE"/>
    <w:rsid w:val="008359E6"/>
    <w:rsid w:val="00836484"/>
    <w:rsid w:val="00836910"/>
    <w:rsid w:val="008370D2"/>
    <w:rsid w:val="00837467"/>
    <w:rsid w:val="008375AF"/>
    <w:rsid w:val="00837BF0"/>
    <w:rsid w:val="008402AC"/>
    <w:rsid w:val="0084257F"/>
    <w:rsid w:val="008426E0"/>
    <w:rsid w:val="008428DE"/>
    <w:rsid w:val="00844BF0"/>
    <w:rsid w:val="008459B5"/>
    <w:rsid w:val="00845E24"/>
    <w:rsid w:val="00845F3F"/>
    <w:rsid w:val="008509EF"/>
    <w:rsid w:val="00850CF9"/>
    <w:rsid w:val="00851BE9"/>
    <w:rsid w:val="00851CD8"/>
    <w:rsid w:val="008523DA"/>
    <w:rsid w:val="00854C62"/>
    <w:rsid w:val="00855674"/>
    <w:rsid w:val="00855C7E"/>
    <w:rsid w:val="00856BE5"/>
    <w:rsid w:val="00860716"/>
    <w:rsid w:val="00860CEE"/>
    <w:rsid w:val="00864799"/>
    <w:rsid w:val="00864DB2"/>
    <w:rsid w:val="00866D80"/>
    <w:rsid w:val="0086734F"/>
    <w:rsid w:val="0087125E"/>
    <w:rsid w:val="00872344"/>
    <w:rsid w:val="00872529"/>
    <w:rsid w:val="00872946"/>
    <w:rsid w:val="00872E52"/>
    <w:rsid w:val="00873E94"/>
    <w:rsid w:val="00874333"/>
    <w:rsid w:val="008768B6"/>
    <w:rsid w:val="00876A6A"/>
    <w:rsid w:val="00880F11"/>
    <w:rsid w:val="00881E87"/>
    <w:rsid w:val="00882B62"/>
    <w:rsid w:val="008830FC"/>
    <w:rsid w:val="00883EE0"/>
    <w:rsid w:val="008851C3"/>
    <w:rsid w:val="008858B9"/>
    <w:rsid w:val="00886093"/>
    <w:rsid w:val="008869B0"/>
    <w:rsid w:val="00886EA5"/>
    <w:rsid w:val="00887FD0"/>
    <w:rsid w:val="008901D5"/>
    <w:rsid w:val="0089025E"/>
    <w:rsid w:val="00890F17"/>
    <w:rsid w:val="008910C1"/>
    <w:rsid w:val="00891137"/>
    <w:rsid w:val="00891281"/>
    <w:rsid w:val="008913BA"/>
    <w:rsid w:val="008914F7"/>
    <w:rsid w:val="00891B3F"/>
    <w:rsid w:val="00892136"/>
    <w:rsid w:val="0089269D"/>
    <w:rsid w:val="00892775"/>
    <w:rsid w:val="00892D03"/>
    <w:rsid w:val="00893C2C"/>
    <w:rsid w:val="00893D15"/>
    <w:rsid w:val="00895089"/>
    <w:rsid w:val="00895CA0"/>
    <w:rsid w:val="0089674C"/>
    <w:rsid w:val="00896AA9"/>
    <w:rsid w:val="00897B38"/>
    <w:rsid w:val="008A1469"/>
    <w:rsid w:val="008A24B3"/>
    <w:rsid w:val="008A294E"/>
    <w:rsid w:val="008A294F"/>
    <w:rsid w:val="008A3B78"/>
    <w:rsid w:val="008A50BE"/>
    <w:rsid w:val="008A5BEA"/>
    <w:rsid w:val="008A774C"/>
    <w:rsid w:val="008B06D1"/>
    <w:rsid w:val="008B0888"/>
    <w:rsid w:val="008B0B0F"/>
    <w:rsid w:val="008B1F1B"/>
    <w:rsid w:val="008B2041"/>
    <w:rsid w:val="008B3B8C"/>
    <w:rsid w:val="008B4173"/>
    <w:rsid w:val="008B4249"/>
    <w:rsid w:val="008B6099"/>
    <w:rsid w:val="008C1C62"/>
    <w:rsid w:val="008C2216"/>
    <w:rsid w:val="008C2992"/>
    <w:rsid w:val="008C3B5D"/>
    <w:rsid w:val="008C3C70"/>
    <w:rsid w:val="008C4093"/>
    <w:rsid w:val="008C47EC"/>
    <w:rsid w:val="008C5C40"/>
    <w:rsid w:val="008C66F1"/>
    <w:rsid w:val="008C757B"/>
    <w:rsid w:val="008D04B6"/>
    <w:rsid w:val="008D0BB4"/>
    <w:rsid w:val="008D0C0C"/>
    <w:rsid w:val="008D12C8"/>
    <w:rsid w:val="008D1D6C"/>
    <w:rsid w:val="008D204D"/>
    <w:rsid w:val="008D2092"/>
    <w:rsid w:val="008D39CB"/>
    <w:rsid w:val="008D3C35"/>
    <w:rsid w:val="008D521D"/>
    <w:rsid w:val="008D6225"/>
    <w:rsid w:val="008D66BD"/>
    <w:rsid w:val="008D7140"/>
    <w:rsid w:val="008E00A5"/>
    <w:rsid w:val="008E10AA"/>
    <w:rsid w:val="008E2486"/>
    <w:rsid w:val="008E2B56"/>
    <w:rsid w:val="008E4A28"/>
    <w:rsid w:val="008E571A"/>
    <w:rsid w:val="008E6124"/>
    <w:rsid w:val="008E6D03"/>
    <w:rsid w:val="008E719F"/>
    <w:rsid w:val="008E759A"/>
    <w:rsid w:val="008E7ACD"/>
    <w:rsid w:val="008F0F22"/>
    <w:rsid w:val="008F11DC"/>
    <w:rsid w:val="008F137A"/>
    <w:rsid w:val="008F23E4"/>
    <w:rsid w:val="008F26B3"/>
    <w:rsid w:val="008F510C"/>
    <w:rsid w:val="008F5CDB"/>
    <w:rsid w:val="008F78E3"/>
    <w:rsid w:val="008F7B33"/>
    <w:rsid w:val="00902162"/>
    <w:rsid w:val="00902FB9"/>
    <w:rsid w:val="009031EE"/>
    <w:rsid w:val="00903C39"/>
    <w:rsid w:val="0090435E"/>
    <w:rsid w:val="00905086"/>
    <w:rsid w:val="009069BE"/>
    <w:rsid w:val="0090761E"/>
    <w:rsid w:val="0090766C"/>
    <w:rsid w:val="00907AF6"/>
    <w:rsid w:val="0091005D"/>
    <w:rsid w:val="00910296"/>
    <w:rsid w:val="00911B25"/>
    <w:rsid w:val="0091236A"/>
    <w:rsid w:val="009142A6"/>
    <w:rsid w:val="00914B64"/>
    <w:rsid w:val="00914BDF"/>
    <w:rsid w:val="00915C57"/>
    <w:rsid w:val="00916C50"/>
    <w:rsid w:val="00920AA7"/>
    <w:rsid w:val="00921E3D"/>
    <w:rsid w:val="009220A6"/>
    <w:rsid w:val="009226E9"/>
    <w:rsid w:val="009244AD"/>
    <w:rsid w:val="00924EF8"/>
    <w:rsid w:val="00925EB5"/>
    <w:rsid w:val="009262C0"/>
    <w:rsid w:val="00926D31"/>
    <w:rsid w:val="00926EC6"/>
    <w:rsid w:val="009323F8"/>
    <w:rsid w:val="009324B7"/>
    <w:rsid w:val="00932B50"/>
    <w:rsid w:val="00932BB5"/>
    <w:rsid w:val="00933357"/>
    <w:rsid w:val="00933408"/>
    <w:rsid w:val="0093379E"/>
    <w:rsid w:val="00933B57"/>
    <w:rsid w:val="00934723"/>
    <w:rsid w:val="00934F90"/>
    <w:rsid w:val="0093553D"/>
    <w:rsid w:val="00935CD5"/>
    <w:rsid w:val="00936C90"/>
    <w:rsid w:val="00940D78"/>
    <w:rsid w:val="00941B4F"/>
    <w:rsid w:val="00942A0F"/>
    <w:rsid w:val="00943FA2"/>
    <w:rsid w:val="0094478B"/>
    <w:rsid w:val="00946DA3"/>
    <w:rsid w:val="0094750E"/>
    <w:rsid w:val="0095160C"/>
    <w:rsid w:val="00952759"/>
    <w:rsid w:val="009535EE"/>
    <w:rsid w:val="00954FB9"/>
    <w:rsid w:val="00957115"/>
    <w:rsid w:val="00957358"/>
    <w:rsid w:val="00957B80"/>
    <w:rsid w:val="009608F2"/>
    <w:rsid w:val="00960EAB"/>
    <w:rsid w:val="009612C2"/>
    <w:rsid w:val="009618F7"/>
    <w:rsid w:val="00961B00"/>
    <w:rsid w:val="00962424"/>
    <w:rsid w:val="00962EB9"/>
    <w:rsid w:val="00965396"/>
    <w:rsid w:val="00966212"/>
    <w:rsid w:val="00967A44"/>
    <w:rsid w:val="00967D0B"/>
    <w:rsid w:val="00971A86"/>
    <w:rsid w:val="009733A2"/>
    <w:rsid w:val="00973570"/>
    <w:rsid w:val="0097499E"/>
    <w:rsid w:val="00974FC8"/>
    <w:rsid w:val="00975263"/>
    <w:rsid w:val="009757DC"/>
    <w:rsid w:val="00975D1D"/>
    <w:rsid w:val="00975FE7"/>
    <w:rsid w:val="00976F5C"/>
    <w:rsid w:val="00977E81"/>
    <w:rsid w:val="00982379"/>
    <w:rsid w:val="0098249F"/>
    <w:rsid w:val="009826DC"/>
    <w:rsid w:val="00982725"/>
    <w:rsid w:val="00983521"/>
    <w:rsid w:val="00984F90"/>
    <w:rsid w:val="00985ED0"/>
    <w:rsid w:val="009861D3"/>
    <w:rsid w:val="0098652D"/>
    <w:rsid w:val="00986C7E"/>
    <w:rsid w:val="00987D0F"/>
    <w:rsid w:val="00990E85"/>
    <w:rsid w:val="009917C4"/>
    <w:rsid w:val="00991CB0"/>
    <w:rsid w:val="009926C0"/>
    <w:rsid w:val="009935E6"/>
    <w:rsid w:val="00993658"/>
    <w:rsid w:val="00993756"/>
    <w:rsid w:val="00993ADA"/>
    <w:rsid w:val="00994069"/>
    <w:rsid w:val="00994D77"/>
    <w:rsid w:val="009958F5"/>
    <w:rsid w:val="009959A8"/>
    <w:rsid w:val="00996A15"/>
    <w:rsid w:val="00996F2F"/>
    <w:rsid w:val="00997548"/>
    <w:rsid w:val="00997986"/>
    <w:rsid w:val="00997A00"/>
    <w:rsid w:val="00997C61"/>
    <w:rsid w:val="009A08FC"/>
    <w:rsid w:val="009A157A"/>
    <w:rsid w:val="009A4850"/>
    <w:rsid w:val="009A4864"/>
    <w:rsid w:val="009A4990"/>
    <w:rsid w:val="009A61D6"/>
    <w:rsid w:val="009A6516"/>
    <w:rsid w:val="009A65F5"/>
    <w:rsid w:val="009A6B66"/>
    <w:rsid w:val="009B072E"/>
    <w:rsid w:val="009B22F7"/>
    <w:rsid w:val="009B2461"/>
    <w:rsid w:val="009B26B9"/>
    <w:rsid w:val="009B504C"/>
    <w:rsid w:val="009B61CE"/>
    <w:rsid w:val="009B7E91"/>
    <w:rsid w:val="009C0381"/>
    <w:rsid w:val="009C10C3"/>
    <w:rsid w:val="009C161D"/>
    <w:rsid w:val="009C1B1F"/>
    <w:rsid w:val="009C28C5"/>
    <w:rsid w:val="009C3AD9"/>
    <w:rsid w:val="009C403A"/>
    <w:rsid w:val="009C4648"/>
    <w:rsid w:val="009C4709"/>
    <w:rsid w:val="009C6DC8"/>
    <w:rsid w:val="009C72FC"/>
    <w:rsid w:val="009C74AD"/>
    <w:rsid w:val="009D0A30"/>
    <w:rsid w:val="009D10B5"/>
    <w:rsid w:val="009D12F5"/>
    <w:rsid w:val="009D20E7"/>
    <w:rsid w:val="009D22B1"/>
    <w:rsid w:val="009D2863"/>
    <w:rsid w:val="009D28C2"/>
    <w:rsid w:val="009D2F7F"/>
    <w:rsid w:val="009D31E2"/>
    <w:rsid w:val="009D3BD3"/>
    <w:rsid w:val="009D6DA2"/>
    <w:rsid w:val="009D7FCE"/>
    <w:rsid w:val="009E08F7"/>
    <w:rsid w:val="009E09DD"/>
    <w:rsid w:val="009E1343"/>
    <w:rsid w:val="009E4D26"/>
    <w:rsid w:val="009E5470"/>
    <w:rsid w:val="009E6780"/>
    <w:rsid w:val="009F03B3"/>
    <w:rsid w:val="009F15D0"/>
    <w:rsid w:val="009F1B46"/>
    <w:rsid w:val="009F213B"/>
    <w:rsid w:val="009F2470"/>
    <w:rsid w:val="009F253B"/>
    <w:rsid w:val="009F26E9"/>
    <w:rsid w:val="009F2EE4"/>
    <w:rsid w:val="009F354B"/>
    <w:rsid w:val="009F4689"/>
    <w:rsid w:val="009F5057"/>
    <w:rsid w:val="009F5076"/>
    <w:rsid w:val="009F5356"/>
    <w:rsid w:val="009F5938"/>
    <w:rsid w:val="009F6524"/>
    <w:rsid w:val="009F6A4D"/>
    <w:rsid w:val="009F70AA"/>
    <w:rsid w:val="009F7911"/>
    <w:rsid w:val="00A003C4"/>
    <w:rsid w:val="00A00691"/>
    <w:rsid w:val="00A00F9D"/>
    <w:rsid w:val="00A01E21"/>
    <w:rsid w:val="00A023C6"/>
    <w:rsid w:val="00A0283A"/>
    <w:rsid w:val="00A031F7"/>
    <w:rsid w:val="00A03E0C"/>
    <w:rsid w:val="00A0494C"/>
    <w:rsid w:val="00A05442"/>
    <w:rsid w:val="00A0590E"/>
    <w:rsid w:val="00A05FDD"/>
    <w:rsid w:val="00A0629E"/>
    <w:rsid w:val="00A07CD2"/>
    <w:rsid w:val="00A10D6A"/>
    <w:rsid w:val="00A10DE0"/>
    <w:rsid w:val="00A11468"/>
    <w:rsid w:val="00A11598"/>
    <w:rsid w:val="00A1170D"/>
    <w:rsid w:val="00A1190C"/>
    <w:rsid w:val="00A12C8E"/>
    <w:rsid w:val="00A1304B"/>
    <w:rsid w:val="00A133C7"/>
    <w:rsid w:val="00A140D5"/>
    <w:rsid w:val="00A14359"/>
    <w:rsid w:val="00A14425"/>
    <w:rsid w:val="00A14821"/>
    <w:rsid w:val="00A14968"/>
    <w:rsid w:val="00A14B3A"/>
    <w:rsid w:val="00A15027"/>
    <w:rsid w:val="00A20212"/>
    <w:rsid w:val="00A2070E"/>
    <w:rsid w:val="00A24221"/>
    <w:rsid w:val="00A2445A"/>
    <w:rsid w:val="00A25480"/>
    <w:rsid w:val="00A2563A"/>
    <w:rsid w:val="00A27252"/>
    <w:rsid w:val="00A27C57"/>
    <w:rsid w:val="00A310E9"/>
    <w:rsid w:val="00A31A29"/>
    <w:rsid w:val="00A32BAA"/>
    <w:rsid w:val="00A33F9A"/>
    <w:rsid w:val="00A341B2"/>
    <w:rsid w:val="00A3467B"/>
    <w:rsid w:val="00A34865"/>
    <w:rsid w:val="00A34875"/>
    <w:rsid w:val="00A34DD4"/>
    <w:rsid w:val="00A34F2F"/>
    <w:rsid w:val="00A351A1"/>
    <w:rsid w:val="00A3551C"/>
    <w:rsid w:val="00A356C0"/>
    <w:rsid w:val="00A361CA"/>
    <w:rsid w:val="00A40F6D"/>
    <w:rsid w:val="00A41647"/>
    <w:rsid w:val="00A4399D"/>
    <w:rsid w:val="00A43E18"/>
    <w:rsid w:val="00A43FB1"/>
    <w:rsid w:val="00A443EA"/>
    <w:rsid w:val="00A4455F"/>
    <w:rsid w:val="00A4622D"/>
    <w:rsid w:val="00A503EE"/>
    <w:rsid w:val="00A50982"/>
    <w:rsid w:val="00A50C10"/>
    <w:rsid w:val="00A510FF"/>
    <w:rsid w:val="00A5111F"/>
    <w:rsid w:val="00A517B6"/>
    <w:rsid w:val="00A527A3"/>
    <w:rsid w:val="00A529B6"/>
    <w:rsid w:val="00A54364"/>
    <w:rsid w:val="00A544EE"/>
    <w:rsid w:val="00A54582"/>
    <w:rsid w:val="00A54BC2"/>
    <w:rsid w:val="00A54ED3"/>
    <w:rsid w:val="00A557BA"/>
    <w:rsid w:val="00A5722A"/>
    <w:rsid w:val="00A60298"/>
    <w:rsid w:val="00A61E89"/>
    <w:rsid w:val="00A62A6B"/>
    <w:rsid w:val="00A6313A"/>
    <w:rsid w:val="00A6412D"/>
    <w:rsid w:val="00A64738"/>
    <w:rsid w:val="00A649AD"/>
    <w:rsid w:val="00A64F56"/>
    <w:rsid w:val="00A663FF"/>
    <w:rsid w:val="00A66EC5"/>
    <w:rsid w:val="00A67182"/>
    <w:rsid w:val="00A70515"/>
    <w:rsid w:val="00A72448"/>
    <w:rsid w:val="00A72CF1"/>
    <w:rsid w:val="00A73068"/>
    <w:rsid w:val="00A736B9"/>
    <w:rsid w:val="00A74E3F"/>
    <w:rsid w:val="00A753D3"/>
    <w:rsid w:val="00A76960"/>
    <w:rsid w:val="00A8020A"/>
    <w:rsid w:val="00A80956"/>
    <w:rsid w:val="00A80C34"/>
    <w:rsid w:val="00A811B0"/>
    <w:rsid w:val="00A813C8"/>
    <w:rsid w:val="00A825A5"/>
    <w:rsid w:val="00A84E50"/>
    <w:rsid w:val="00A84E5F"/>
    <w:rsid w:val="00A8567A"/>
    <w:rsid w:val="00A86E6A"/>
    <w:rsid w:val="00A876D4"/>
    <w:rsid w:val="00A902E1"/>
    <w:rsid w:val="00A91DAF"/>
    <w:rsid w:val="00A923D0"/>
    <w:rsid w:val="00A92F04"/>
    <w:rsid w:val="00A969BA"/>
    <w:rsid w:val="00A96CDE"/>
    <w:rsid w:val="00A97E5A"/>
    <w:rsid w:val="00AA0D06"/>
    <w:rsid w:val="00AA128B"/>
    <w:rsid w:val="00AA1C2E"/>
    <w:rsid w:val="00AA2AE1"/>
    <w:rsid w:val="00AA2B9D"/>
    <w:rsid w:val="00AA3DFB"/>
    <w:rsid w:val="00AA46DC"/>
    <w:rsid w:val="00AA5D7C"/>
    <w:rsid w:val="00AB04F1"/>
    <w:rsid w:val="00AB1CEF"/>
    <w:rsid w:val="00AB231E"/>
    <w:rsid w:val="00AB2F63"/>
    <w:rsid w:val="00AB3496"/>
    <w:rsid w:val="00AB355A"/>
    <w:rsid w:val="00AB39FA"/>
    <w:rsid w:val="00AB3CC2"/>
    <w:rsid w:val="00AB46D6"/>
    <w:rsid w:val="00AB5262"/>
    <w:rsid w:val="00AB594C"/>
    <w:rsid w:val="00AB6CF3"/>
    <w:rsid w:val="00AB7B1F"/>
    <w:rsid w:val="00AC0691"/>
    <w:rsid w:val="00AC0708"/>
    <w:rsid w:val="00AC0AFF"/>
    <w:rsid w:val="00AC1868"/>
    <w:rsid w:val="00AC31EA"/>
    <w:rsid w:val="00AC3259"/>
    <w:rsid w:val="00AC3846"/>
    <w:rsid w:val="00AC4749"/>
    <w:rsid w:val="00AC622B"/>
    <w:rsid w:val="00AC6381"/>
    <w:rsid w:val="00AC7084"/>
    <w:rsid w:val="00AC76ED"/>
    <w:rsid w:val="00AD074C"/>
    <w:rsid w:val="00AD176D"/>
    <w:rsid w:val="00AD2B88"/>
    <w:rsid w:val="00AD2E3F"/>
    <w:rsid w:val="00AD39D9"/>
    <w:rsid w:val="00AD3B47"/>
    <w:rsid w:val="00AD5E97"/>
    <w:rsid w:val="00AD5F8A"/>
    <w:rsid w:val="00AD651D"/>
    <w:rsid w:val="00AD65C4"/>
    <w:rsid w:val="00AD6A6D"/>
    <w:rsid w:val="00AD7DAB"/>
    <w:rsid w:val="00AE0159"/>
    <w:rsid w:val="00AE0BCC"/>
    <w:rsid w:val="00AE138E"/>
    <w:rsid w:val="00AE1760"/>
    <w:rsid w:val="00AE39DF"/>
    <w:rsid w:val="00AE3EDC"/>
    <w:rsid w:val="00AE3F0B"/>
    <w:rsid w:val="00AE43AB"/>
    <w:rsid w:val="00AE44F7"/>
    <w:rsid w:val="00AE4EC0"/>
    <w:rsid w:val="00AE64EB"/>
    <w:rsid w:val="00AE6EB9"/>
    <w:rsid w:val="00AE6F8E"/>
    <w:rsid w:val="00AE712A"/>
    <w:rsid w:val="00AF0867"/>
    <w:rsid w:val="00AF09C7"/>
    <w:rsid w:val="00AF0C7B"/>
    <w:rsid w:val="00AF21D1"/>
    <w:rsid w:val="00AF505E"/>
    <w:rsid w:val="00AF6ABC"/>
    <w:rsid w:val="00AF7D8F"/>
    <w:rsid w:val="00B00146"/>
    <w:rsid w:val="00B012DE"/>
    <w:rsid w:val="00B02B9F"/>
    <w:rsid w:val="00B0356A"/>
    <w:rsid w:val="00B03700"/>
    <w:rsid w:val="00B04069"/>
    <w:rsid w:val="00B044F4"/>
    <w:rsid w:val="00B04CF0"/>
    <w:rsid w:val="00B053DE"/>
    <w:rsid w:val="00B0577E"/>
    <w:rsid w:val="00B06149"/>
    <w:rsid w:val="00B06592"/>
    <w:rsid w:val="00B07468"/>
    <w:rsid w:val="00B07BA5"/>
    <w:rsid w:val="00B116D4"/>
    <w:rsid w:val="00B11AFA"/>
    <w:rsid w:val="00B11C1A"/>
    <w:rsid w:val="00B128CC"/>
    <w:rsid w:val="00B12BBD"/>
    <w:rsid w:val="00B12C96"/>
    <w:rsid w:val="00B144E5"/>
    <w:rsid w:val="00B14CE4"/>
    <w:rsid w:val="00B1508F"/>
    <w:rsid w:val="00B15C27"/>
    <w:rsid w:val="00B16F96"/>
    <w:rsid w:val="00B17045"/>
    <w:rsid w:val="00B17CE8"/>
    <w:rsid w:val="00B217DC"/>
    <w:rsid w:val="00B218DD"/>
    <w:rsid w:val="00B21C73"/>
    <w:rsid w:val="00B2460E"/>
    <w:rsid w:val="00B24637"/>
    <w:rsid w:val="00B2573D"/>
    <w:rsid w:val="00B26148"/>
    <w:rsid w:val="00B2637A"/>
    <w:rsid w:val="00B26BEE"/>
    <w:rsid w:val="00B27144"/>
    <w:rsid w:val="00B279EC"/>
    <w:rsid w:val="00B27A87"/>
    <w:rsid w:val="00B27BEF"/>
    <w:rsid w:val="00B30DBD"/>
    <w:rsid w:val="00B33EDD"/>
    <w:rsid w:val="00B33FEB"/>
    <w:rsid w:val="00B352E3"/>
    <w:rsid w:val="00B357BD"/>
    <w:rsid w:val="00B361FC"/>
    <w:rsid w:val="00B36B5E"/>
    <w:rsid w:val="00B407F1"/>
    <w:rsid w:val="00B412FF"/>
    <w:rsid w:val="00B42C74"/>
    <w:rsid w:val="00B44B4D"/>
    <w:rsid w:val="00B46D22"/>
    <w:rsid w:val="00B47992"/>
    <w:rsid w:val="00B47AEC"/>
    <w:rsid w:val="00B47E4E"/>
    <w:rsid w:val="00B51824"/>
    <w:rsid w:val="00B52981"/>
    <w:rsid w:val="00B53028"/>
    <w:rsid w:val="00B53F49"/>
    <w:rsid w:val="00B5452E"/>
    <w:rsid w:val="00B54CD6"/>
    <w:rsid w:val="00B55264"/>
    <w:rsid w:val="00B55CEC"/>
    <w:rsid w:val="00B57ACA"/>
    <w:rsid w:val="00B606DE"/>
    <w:rsid w:val="00B60743"/>
    <w:rsid w:val="00B61698"/>
    <w:rsid w:val="00B61989"/>
    <w:rsid w:val="00B62B13"/>
    <w:rsid w:val="00B633B3"/>
    <w:rsid w:val="00B63E2C"/>
    <w:rsid w:val="00B64BF3"/>
    <w:rsid w:val="00B64E4F"/>
    <w:rsid w:val="00B657CC"/>
    <w:rsid w:val="00B66322"/>
    <w:rsid w:val="00B66899"/>
    <w:rsid w:val="00B66983"/>
    <w:rsid w:val="00B669D9"/>
    <w:rsid w:val="00B673D2"/>
    <w:rsid w:val="00B700FC"/>
    <w:rsid w:val="00B718CB"/>
    <w:rsid w:val="00B72AD1"/>
    <w:rsid w:val="00B733F7"/>
    <w:rsid w:val="00B75317"/>
    <w:rsid w:val="00B75385"/>
    <w:rsid w:val="00B75BBA"/>
    <w:rsid w:val="00B76F09"/>
    <w:rsid w:val="00B779CB"/>
    <w:rsid w:val="00B81067"/>
    <w:rsid w:val="00B81794"/>
    <w:rsid w:val="00B81ABB"/>
    <w:rsid w:val="00B82086"/>
    <w:rsid w:val="00B82C5D"/>
    <w:rsid w:val="00B868EE"/>
    <w:rsid w:val="00B869EC"/>
    <w:rsid w:val="00B87F90"/>
    <w:rsid w:val="00B923A1"/>
    <w:rsid w:val="00B934A1"/>
    <w:rsid w:val="00B9385B"/>
    <w:rsid w:val="00B941D1"/>
    <w:rsid w:val="00B9510F"/>
    <w:rsid w:val="00B954B1"/>
    <w:rsid w:val="00B963C7"/>
    <w:rsid w:val="00B97651"/>
    <w:rsid w:val="00BA0439"/>
    <w:rsid w:val="00BA0EC8"/>
    <w:rsid w:val="00BA101F"/>
    <w:rsid w:val="00BA2791"/>
    <w:rsid w:val="00BA2A05"/>
    <w:rsid w:val="00BA40FD"/>
    <w:rsid w:val="00BA49F7"/>
    <w:rsid w:val="00BA7037"/>
    <w:rsid w:val="00BA7359"/>
    <w:rsid w:val="00BB04DB"/>
    <w:rsid w:val="00BB0835"/>
    <w:rsid w:val="00BB09E3"/>
    <w:rsid w:val="00BB0A34"/>
    <w:rsid w:val="00BB17A4"/>
    <w:rsid w:val="00BB1AE8"/>
    <w:rsid w:val="00BB22AF"/>
    <w:rsid w:val="00BB3E70"/>
    <w:rsid w:val="00BB4703"/>
    <w:rsid w:val="00BB49C4"/>
    <w:rsid w:val="00BB5F96"/>
    <w:rsid w:val="00BB60AC"/>
    <w:rsid w:val="00BB666B"/>
    <w:rsid w:val="00BC1631"/>
    <w:rsid w:val="00BC166B"/>
    <w:rsid w:val="00BC24B3"/>
    <w:rsid w:val="00BC26A8"/>
    <w:rsid w:val="00BC3C9E"/>
    <w:rsid w:val="00BC4F0A"/>
    <w:rsid w:val="00BC560B"/>
    <w:rsid w:val="00BC6C23"/>
    <w:rsid w:val="00BC7397"/>
    <w:rsid w:val="00BC7AC3"/>
    <w:rsid w:val="00BD1895"/>
    <w:rsid w:val="00BD1903"/>
    <w:rsid w:val="00BD2239"/>
    <w:rsid w:val="00BD23A8"/>
    <w:rsid w:val="00BD2B7F"/>
    <w:rsid w:val="00BD3472"/>
    <w:rsid w:val="00BD444B"/>
    <w:rsid w:val="00BD4A3B"/>
    <w:rsid w:val="00BD4A8D"/>
    <w:rsid w:val="00BD5AC9"/>
    <w:rsid w:val="00BD5E20"/>
    <w:rsid w:val="00BE14A2"/>
    <w:rsid w:val="00BE2184"/>
    <w:rsid w:val="00BE2B2A"/>
    <w:rsid w:val="00BE333C"/>
    <w:rsid w:val="00BE38F3"/>
    <w:rsid w:val="00BE41F4"/>
    <w:rsid w:val="00BE431E"/>
    <w:rsid w:val="00BE4E78"/>
    <w:rsid w:val="00BE530F"/>
    <w:rsid w:val="00BE79FC"/>
    <w:rsid w:val="00BE7F07"/>
    <w:rsid w:val="00BF3104"/>
    <w:rsid w:val="00BF33BF"/>
    <w:rsid w:val="00BF40EB"/>
    <w:rsid w:val="00BF58DC"/>
    <w:rsid w:val="00BF73FA"/>
    <w:rsid w:val="00C00B1C"/>
    <w:rsid w:val="00C01127"/>
    <w:rsid w:val="00C02115"/>
    <w:rsid w:val="00C02600"/>
    <w:rsid w:val="00C026BC"/>
    <w:rsid w:val="00C02F93"/>
    <w:rsid w:val="00C033AA"/>
    <w:rsid w:val="00C0347B"/>
    <w:rsid w:val="00C03551"/>
    <w:rsid w:val="00C03F68"/>
    <w:rsid w:val="00C04880"/>
    <w:rsid w:val="00C04939"/>
    <w:rsid w:val="00C05154"/>
    <w:rsid w:val="00C054DC"/>
    <w:rsid w:val="00C107F0"/>
    <w:rsid w:val="00C10A80"/>
    <w:rsid w:val="00C10DBE"/>
    <w:rsid w:val="00C123E2"/>
    <w:rsid w:val="00C12431"/>
    <w:rsid w:val="00C12A0E"/>
    <w:rsid w:val="00C12B70"/>
    <w:rsid w:val="00C12F44"/>
    <w:rsid w:val="00C1306A"/>
    <w:rsid w:val="00C134A0"/>
    <w:rsid w:val="00C13BFE"/>
    <w:rsid w:val="00C13CF8"/>
    <w:rsid w:val="00C13D69"/>
    <w:rsid w:val="00C151AB"/>
    <w:rsid w:val="00C1571D"/>
    <w:rsid w:val="00C15B1E"/>
    <w:rsid w:val="00C15E7E"/>
    <w:rsid w:val="00C166B6"/>
    <w:rsid w:val="00C16CD3"/>
    <w:rsid w:val="00C201AF"/>
    <w:rsid w:val="00C216A7"/>
    <w:rsid w:val="00C22FD1"/>
    <w:rsid w:val="00C250DC"/>
    <w:rsid w:val="00C254E1"/>
    <w:rsid w:val="00C26069"/>
    <w:rsid w:val="00C267E3"/>
    <w:rsid w:val="00C26FF3"/>
    <w:rsid w:val="00C276B7"/>
    <w:rsid w:val="00C27F5E"/>
    <w:rsid w:val="00C30D27"/>
    <w:rsid w:val="00C31436"/>
    <w:rsid w:val="00C3163F"/>
    <w:rsid w:val="00C31A2B"/>
    <w:rsid w:val="00C327B0"/>
    <w:rsid w:val="00C32E65"/>
    <w:rsid w:val="00C32E94"/>
    <w:rsid w:val="00C32F5D"/>
    <w:rsid w:val="00C331CB"/>
    <w:rsid w:val="00C340A5"/>
    <w:rsid w:val="00C34A55"/>
    <w:rsid w:val="00C34F79"/>
    <w:rsid w:val="00C35594"/>
    <w:rsid w:val="00C362CF"/>
    <w:rsid w:val="00C3661C"/>
    <w:rsid w:val="00C37076"/>
    <w:rsid w:val="00C374F8"/>
    <w:rsid w:val="00C37EC1"/>
    <w:rsid w:val="00C37F61"/>
    <w:rsid w:val="00C400D0"/>
    <w:rsid w:val="00C404D7"/>
    <w:rsid w:val="00C405D7"/>
    <w:rsid w:val="00C41F1A"/>
    <w:rsid w:val="00C42009"/>
    <w:rsid w:val="00C4209D"/>
    <w:rsid w:val="00C4224B"/>
    <w:rsid w:val="00C425C5"/>
    <w:rsid w:val="00C42F68"/>
    <w:rsid w:val="00C43E37"/>
    <w:rsid w:val="00C44418"/>
    <w:rsid w:val="00C460CD"/>
    <w:rsid w:val="00C479EB"/>
    <w:rsid w:val="00C47F25"/>
    <w:rsid w:val="00C50B12"/>
    <w:rsid w:val="00C52CA8"/>
    <w:rsid w:val="00C54238"/>
    <w:rsid w:val="00C55487"/>
    <w:rsid w:val="00C55815"/>
    <w:rsid w:val="00C56A05"/>
    <w:rsid w:val="00C56A38"/>
    <w:rsid w:val="00C6243A"/>
    <w:rsid w:val="00C626AB"/>
    <w:rsid w:val="00C6297E"/>
    <w:rsid w:val="00C634B6"/>
    <w:rsid w:val="00C63611"/>
    <w:rsid w:val="00C658FF"/>
    <w:rsid w:val="00C65953"/>
    <w:rsid w:val="00C65F5C"/>
    <w:rsid w:val="00C66E0F"/>
    <w:rsid w:val="00C6773F"/>
    <w:rsid w:val="00C70333"/>
    <w:rsid w:val="00C70BAF"/>
    <w:rsid w:val="00C7382F"/>
    <w:rsid w:val="00C76271"/>
    <w:rsid w:val="00C80492"/>
    <w:rsid w:val="00C80CE3"/>
    <w:rsid w:val="00C810D9"/>
    <w:rsid w:val="00C813F6"/>
    <w:rsid w:val="00C81836"/>
    <w:rsid w:val="00C823AA"/>
    <w:rsid w:val="00C837BE"/>
    <w:rsid w:val="00C83920"/>
    <w:rsid w:val="00C84252"/>
    <w:rsid w:val="00C860A2"/>
    <w:rsid w:val="00C8625E"/>
    <w:rsid w:val="00C90569"/>
    <w:rsid w:val="00C91EB6"/>
    <w:rsid w:val="00C92292"/>
    <w:rsid w:val="00C93FF0"/>
    <w:rsid w:val="00C9401C"/>
    <w:rsid w:val="00C9499C"/>
    <w:rsid w:val="00C9624B"/>
    <w:rsid w:val="00C966CC"/>
    <w:rsid w:val="00C9683B"/>
    <w:rsid w:val="00C96FB5"/>
    <w:rsid w:val="00C97475"/>
    <w:rsid w:val="00CA15F8"/>
    <w:rsid w:val="00CA17A6"/>
    <w:rsid w:val="00CA327E"/>
    <w:rsid w:val="00CA3325"/>
    <w:rsid w:val="00CA3A1E"/>
    <w:rsid w:val="00CA3E78"/>
    <w:rsid w:val="00CA4102"/>
    <w:rsid w:val="00CA4A72"/>
    <w:rsid w:val="00CA4D7D"/>
    <w:rsid w:val="00CA563E"/>
    <w:rsid w:val="00CB1E65"/>
    <w:rsid w:val="00CB28DE"/>
    <w:rsid w:val="00CB4893"/>
    <w:rsid w:val="00CB513A"/>
    <w:rsid w:val="00CB5422"/>
    <w:rsid w:val="00CB5FD5"/>
    <w:rsid w:val="00CB6C2C"/>
    <w:rsid w:val="00CB6FE6"/>
    <w:rsid w:val="00CB6FFF"/>
    <w:rsid w:val="00CB742E"/>
    <w:rsid w:val="00CB7A2B"/>
    <w:rsid w:val="00CC0FDC"/>
    <w:rsid w:val="00CC214F"/>
    <w:rsid w:val="00CC3295"/>
    <w:rsid w:val="00CC3DEE"/>
    <w:rsid w:val="00CC547F"/>
    <w:rsid w:val="00CC5CD4"/>
    <w:rsid w:val="00CC6DB1"/>
    <w:rsid w:val="00CC704C"/>
    <w:rsid w:val="00CD0CC5"/>
    <w:rsid w:val="00CD32EA"/>
    <w:rsid w:val="00CD3DBA"/>
    <w:rsid w:val="00CD7900"/>
    <w:rsid w:val="00CE1415"/>
    <w:rsid w:val="00CE1F78"/>
    <w:rsid w:val="00CE1FB7"/>
    <w:rsid w:val="00CE217E"/>
    <w:rsid w:val="00CE2396"/>
    <w:rsid w:val="00CE2A15"/>
    <w:rsid w:val="00CE2B1D"/>
    <w:rsid w:val="00CE34AA"/>
    <w:rsid w:val="00CE3C86"/>
    <w:rsid w:val="00CE48EC"/>
    <w:rsid w:val="00CE595F"/>
    <w:rsid w:val="00CE66DD"/>
    <w:rsid w:val="00CE7DC1"/>
    <w:rsid w:val="00CE7FE5"/>
    <w:rsid w:val="00CF06B0"/>
    <w:rsid w:val="00CF1865"/>
    <w:rsid w:val="00CF3499"/>
    <w:rsid w:val="00CF3E37"/>
    <w:rsid w:val="00CF44DD"/>
    <w:rsid w:val="00CF4CBB"/>
    <w:rsid w:val="00CF5213"/>
    <w:rsid w:val="00CF5772"/>
    <w:rsid w:val="00CF61C5"/>
    <w:rsid w:val="00CF6809"/>
    <w:rsid w:val="00CF6C3E"/>
    <w:rsid w:val="00CF6E56"/>
    <w:rsid w:val="00D001D6"/>
    <w:rsid w:val="00D013FD"/>
    <w:rsid w:val="00D015C3"/>
    <w:rsid w:val="00D02EFD"/>
    <w:rsid w:val="00D037A9"/>
    <w:rsid w:val="00D0595D"/>
    <w:rsid w:val="00D0674B"/>
    <w:rsid w:val="00D06F6D"/>
    <w:rsid w:val="00D07231"/>
    <w:rsid w:val="00D073B5"/>
    <w:rsid w:val="00D075F5"/>
    <w:rsid w:val="00D07A0E"/>
    <w:rsid w:val="00D07C77"/>
    <w:rsid w:val="00D1009D"/>
    <w:rsid w:val="00D110D1"/>
    <w:rsid w:val="00D11F17"/>
    <w:rsid w:val="00D12618"/>
    <w:rsid w:val="00D132A1"/>
    <w:rsid w:val="00D13D84"/>
    <w:rsid w:val="00D1461A"/>
    <w:rsid w:val="00D14DB1"/>
    <w:rsid w:val="00D14DD6"/>
    <w:rsid w:val="00D15B04"/>
    <w:rsid w:val="00D163F7"/>
    <w:rsid w:val="00D17B6F"/>
    <w:rsid w:val="00D20525"/>
    <w:rsid w:val="00D205E1"/>
    <w:rsid w:val="00D215A3"/>
    <w:rsid w:val="00D215CC"/>
    <w:rsid w:val="00D21EEE"/>
    <w:rsid w:val="00D221CA"/>
    <w:rsid w:val="00D22755"/>
    <w:rsid w:val="00D22F51"/>
    <w:rsid w:val="00D233A6"/>
    <w:rsid w:val="00D23640"/>
    <w:rsid w:val="00D2584D"/>
    <w:rsid w:val="00D263E3"/>
    <w:rsid w:val="00D269E9"/>
    <w:rsid w:val="00D272A2"/>
    <w:rsid w:val="00D30412"/>
    <w:rsid w:val="00D30C6D"/>
    <w:rsid w:val="00D31BC8"/>
    <w:rsid w:val="00D32795"/>
    <w:rsid w:val="00D32DCF"/>
    <w:rsid w:val="00D33087"/>
    <w:rsid w:val="00D331F4"/>
    <w:rsid w:val="00D3321C"/>
    <w:rsid w:val="00D3399A"/>
    <w:rsid w:val="00D343B3"/>
    <w:rsid w:val="00D348A0"/>
    <w:rsid w:val="00D353CA"/>
    <w:rsid w:val="00D3576E"/>
    <w:rsid w:val="00D35DE2"/>
    <w:rsid w:val="00D3623D"/>
    <w:rsid w:val="00D3635F"/>
    <w:rsid w:val="00D36B0F"/>
    <w:rsid w:val="00D370DC"/>
    <w:rsid w:val="00D37D91"/>
    <w:rsid w:val="00D404B2"/>
    <w:rsid w:val="00D41394"/>
    <w:rsid w:val="00D42366"/>
    <w:rsid w:val="00D4243B"/>
    <w:rsid w:val="00D4306E"/>
    <w:rsid w:val="00D434AF"/>
    <w:rsid w:val="00D44144"/>
    <w:rsid w:val="00D445FE"/>
    <w:rsid w:val="00D456DF"/>
    <w:rsid w:val="00D47ED4"/>
    <w:rsid w:val="00D5062F"/>
    <w:rsid w:val="00D506A4"/>
    <w:rsid w:val="00D506C3"/>
    <w:rsid w:val="00D50E39"/>
    <w:rsid w:val="00D50E4A"/>
    <w:rsid w:val="00D517EE"/>
    <w:rsid w:val="00D51838"/>
    <w:rsid w:val="00D523B6"/>
    <w:rsid w:val="00D52448"/>
    <w:rsid w:val="00D52473"/>
    <w:rsid w:val="00D525BE"/>
    <w:rsid w:val="00D52695"/>
    <w:rsid w:val="00D54E57"/>
    <w:rsid w:val="00D55F30"/>
    <w:rsid w:val="00D56096"/>
    <w:rsid w:val="00D56803"/>
    <w:rsid w:val="00D57F58"/>
    <w:rsid w:val="00D623A8"/>
    <w:rsid w:val="00D62CC0"/>
    <w:rsid w:val="00D62EA5"/>
    <w:rsid w:val="00D63EBE"/>
    <w:rsid w:val="00D63F6E"/>
    <w:rsid w:val="00D64320"/>
    <w:rsid w:val="00D64965"/>
    <w:rsid w:val="00D65BB8"/>
    <w:rsid w:val="00D66245"/>
    <w:rsid w:val="00D67A56"/>
    <w:rsid w:val="00D67BA8"/>
    <w:rsid w:val="00D67D1F"/>
    <w:rsid w:val="00D67FD6"/>
    <w:rsid w:val="00D705B1"/>
    <w:rsid w:val="00D70D4B"/>
    <w:rsid w:val="00D71086"/>
    <w:rsid w:val="00D7183D"/>
    <w:rsid w:val="00D724FA"/>
    <w:rsid w:val="00D75A6D"/>
    <w:rsid w:val="00D75E1D"/>
    <w:rsid w:val="00D7626F"/>
    <w:rsid w:val="00D773E2"/>
    <w:rsid w:val="00D779C5"/>
    <w:rsid w:val="00D811E1"/>
    <w:rsid w:val="00D814F8"/>
    <w:rsid w:val="00D81C2B"/>
    <w:rsid w:val="00D820E3"/>
    <w:rsid w:val="00D82879"/>
    <w:rsid w:val="00D82F0A"/>
    <w:rsid w:val="00D83924"/>
    <w:rsid w:val="00D83DE0"/>
    <w:rsid w:val="00D842D2"/>
    <w:rsid w:val="00D84BFC"/>
    <w:rsid w:val="00D86084"/>
    <w:rsid w:val="00D864D9"/>
    <w:rsid w:val="00D86A61"/>
    <w:rsid w:val="00D86CCE"/>
    <w:rsid w:val="00D90651"/>
    <w:rsid w:val="00D90942"/>
    <w:rsid w:val="00D90E9D"/>
    <w:rsid w:val="00D92B2D"/>
    <w:rsid w:val="00D95B22"/>
    <w:rsid w:val="00D95ED5"/>
    <w:rsid w:val="00D96543"/>
    <w:rsid w:val="00D96C1E"/>
    <w:rsid w:val="00D97357"/>
    <w:rsid w:val="00DA05FB"/>
    <w:rsid w:val="00DA08B3"/>
    <w:rsid w:val="00DA0AE2"/>
    <w:rsid w:val="00DA1FFB"/>
    <w:rsid w:val="00DA2174"/>
    <w:rsid w:val="00DA21EB"/>
    <w:rsid w:val="00DA22EC"/>
    <w:rsid w:val="00DA2601"/>
    <w:rsid w:val="00DA4C92"/>
    <w:rsid w:val="00DA58E0"/>
    <w:rsid w:val="00DA63B6"/>
    <w:rsid w:val="00DA7BBF"/>
    <w:rsid w:val="00DA7E4C"/>
    <w:rsid w:val="00DA7E5D"/>
    <w:rsid w:val="00DB0277"/>
    <w:rsid w:val="00DB1E02"/>
    <w:rsid w:val="00DB270A"/>
    <w:rsid w:val="00DB385E"/>
    <w:rsid w:val="00DB4247"/>
    <w:rsid w:val="00DB5D1A"/>
    <w:rsid w:val="00DB60A1"/>
    <w:rsid w:val="00DB720A"/>
    <w:rsid w:val="00DB7392"/>
    <w:rsid w:val="00DB7E5A"/>
    <w:rsid w:val="00DC1946"/>
    <w:rsid w:val="00DC219B"/>
    <w:rsid w:val="00DC27D1"/>
    <w:rsid w:val="00DC2B69"/>
    <w:rsid w:val="00DC3581"/>
    <w:rsid w:val="00DC3907"/>
    <w:rsid w:val="00DC4339"/>
    <w:rsid w:val="00DC552B"/>
    <w:rsid w:val="00DC5EDF"/>
    <w:rsid w:val="00DC625A"/>
    <w:rsid w:val="00DC7167"/>
    <w:rsid w:val="00DC7657"/>
    <w:rsid w:val="00DD04FD"/>
    <w:rsid w:val="00DD07CD"/>
    <w:rsid w:val="00DD0E7D"/>
    <w:rsid w:val="00DD0F3C"/>
    <w:rsid w:val="00DD1395"/>
    <w:rsid w:val="00DD1723"/>
    <w:rsid w:val="00DD225C"/>
    <w:rsid w:val="00DD4582"/>
    <w:rsid w:val="00DD4629"/>
    <w:rsid w:val="00DD4B4D"/>
    <w:rsid w:val="00DD4FDC"/>
    <w:rsid w:val="00DD509A"/>
    <w:rsid w:val="00DD63A1"/>
    <w:rsid w:val="00DD6638"/>
    <w:rsid w:val="00DD7320"/>
    <w:rsid w:val="00DD7E80"/>
    <w:rsid w:val="00DE03DB"/>
    <w:rsid w:val="00DE115D"/>
    <w:rsid w:val="00DE14B0"/>
    <w:rsid w:val="00DE235A"/>
    <w:rsid w:val="00DE2BC4"/>
    <w:rsid w:val="00DE2FDF"/>
    <w:rsid w:val="00DE3446"/>
    <w:rsid w:val="00DE3B55"/>
    <w:rsid w:val="00DE3F12"/>
    <w:rsid w:val="00DE5112"/>
    <w:rsid w:val="00DE64A0"/>
    <w:rsid w:val="00DE6E03"/>
    <w:rsid w:val="00DE71CD"/>
    <w:rsid w:val="00DF0CC7"/>
    <w:rsid w:val="00DF0D36"/>
    <w:rsid w:val="00DF19EB"/>
    <w:rsid w:val="00DF1C3A"/>
    <w:rsid w:val="00DF1CD1"/>
    <w:rsid w:val="00DF2798"/>
    <w:rsid w:val="00DF327B"/>
    <w:rsid w:val="00DF3C76"/>
    <w:rsid w:val="00DF3DC3"/>
    <w:rsid w:val="00DF4881"/>
    <w:rsid w:val="00DF551B"/>
    <w:rsid w:val="00DF59A8"/>
    <w:rsid w:val="00DF5C16"/>
    <w:rsid w:val="00DF716A"/>
    <w:rsid w:val="00DF7B82"/>
    <w:rsid w:val="00DF7BD1"/>
    <w:rsid w:val="00E0119D"/>
    <w:rsid w:val="00E029AD"/>
    <w:rsid w:val="00E0362D"/>
    <w:rsid w:val="00E03A02"/>
    <w:rsid w:val="00E04AC9"/>
    <w:rsid w:val="00E05A3D"/>
    <w:rsid w:val="00E06421"/>
    <w:rsid w:val="00E0688C"/>
    <w:rsid w:val="00E07C4D"/>
    <w:rsid w:val="00E07DA3"/>
    <w:rsid w:val="00E10FBA"/>
    <w:rsid w:val="00E11885"/>
    <w:rsid w:val="00E118FF"/>
    <w:rsid w:val="00E12C68"/>
    <w:rsid w:val="00E14CA4"/>
    <w:rsid w:val="00E15C6D"/>
    <w:rsid w:val="00E16509"/>
    <w:rsid w:val="00E16C8C"/>
    <w:rsid w:val="00E16F6C"/>
    <w:rsid w:val="00E202FE"/>
    <w:rsid w:val="00E209BE"/>
    <w:rsid w:val="00E2111D"/>
    <w:rsid w:val="00E225C7"/>
    <w:rsid w:val="00E228A7"/>
    <w:rsid w:val="00E24E8E"/>
    <w:rsid w:val="00E26B62"/>
    <w:rsid w:val="00E27749"/>
    <w:rsid w:val="00E303C7"/>
    <w:rsid w:val="00E30571"/>
    <w:rsid w:val="00E31A6C"/>
    <w:rsid w:val="00E321E9"/>
    <w:rsid w:val="00E322D5"/>
    <w:rsid w:val="00E33F0B"/>
    <w:rsid w:val="00E343D4"/>
    <w:rsid w:val="00E34C12"/>
    <w:rsid w:val="00E3583E"/>
    <w:rsid w:val="00E35B9D"/>
    <w:rsid w:val="00E35EC8"/>
    <w:rsid w:val="00E35FE4"/>
    <w:rsid w:val="00E371AF"/>
    <w:rsid w:val="00E40544"/>
    <w:rsid w:val="00E4129F"/>
    <w:rsid w:val="00E41F21"/>
    <w:rsid w:val="00E42D66"/>
    <w:rsid w:val="00E43395"/>
    <w:rsid w:val="00E43B14"/>
    <w:rsid w:val="00E43FF6"/>
    <w:rsid w:val="00E444AA"/>
    <w:rsid w:val="00E469A0"/>
    <w:rsid w:val="00E47291"/>
    <w:rsid w:val="00E50C5C"/>
    <w:rsid w:val="00E5254F"/>
    <w:rsid w:val="00E530F5"/>
    <w:rsid w:val="00E535B3"/>
    <w:rsid w:val="00E53D4D"/>
    <w:rsid w:val="00E55147"/>
    <w:rsid w:val="00E56EA3"/>
    <w:rsid w:val="00E57542"/>
    <w:rsid w:val="00E6012E"/>
    <w:rsid w:val="00E60871"/>
    <w:rsid w:val="00E612EE"/>
    <w:rsid w:val="00E61B71"/>
    <w:rsid w:val="00E630CD"/>
    <w:rsid w:val="00E64028"/>
    <w:rsid w:val="00E64CFD"/>
    <w:rsid w:val="00E65591"/>
    <w:rsid w:val="00E65B9D"/>
    <w:rsid w:val="00E676B9"/>
    <w:rsid w:val="00E678AE"/>
    <w:rsid w:val="00E703A8"/>
    <w:rsid w:val="00E7179C"/>
    <w:rsid w:val="00E72364"/>
    <w:rsid w:val="00E7253A"/>
    <w:rsid w:val="00E72BAA"/>
    <w:rsid w:val="00E73709"/>
    <w:rsid w:val="00E7564B"/>
    <w:rsid w:val="00E757C8"/>
    <w:rsid w:val="00E75E64"/>
    <w:rsid w:val="00E761C8"/>
    <w:rsid w:val="00E7640D"/>
    <w:rsid w:val="00E800C2"/>
    <w:rsid w:val="00E8021E"/>
    <w:rsid w:val="00E82046"/>
    <w:rsid w:val="00E8242B"/>
    <w:rsid w:val="00E82F06"/>
    <w:rsid w:val="00E831FD"/>
    <w:rsid w:val="00E833D7"/>
    <w:rsid w:val="00E836E4"/>
    <w:rsid w:val="00E84139"/>
    <w:rsid w:val="00E843A1"/>
    <w:rsid w:val="00E84569"/>
    <w:rsid w:val="00E848FC"/>
    <w:rsid w:val="00E86531"/>
    <w:rsid w:val="00E915C8"/>
    <w:rsid w:val="00E91651"/>
    <w:rsid w:val="00E91A11"/>
    <w:rsid w:val="00E91B1C"/>
    <w:rsid w:val="00E92BAD"/>
    <w:rsid w:val="00E92E01"/>
    <w:rsid w:val="00E93992"/>
    <w:rsid w:val="00E93EE6"/>
    <w:rsid w:val="00E94480"/>
    <w:rsid w:val="00E95803"/>
    <w:rsid w:val="00E95A71"/>
    <w:rsid w:val="00E961A6"/>
    <w:rsid w:val="00E96505"/>
    <w:rsid w:val="00E966A0"/>
    <w:rsid w:val="00E96EE5"/>
    <w:rsid w:val="00EA03AD"/>
    <w:rsid w:val="00EA0D43"/>
    <w:rsid w:val="00EA15C5"/>
    <w:rsid w:val="00EA1852"/>
    <w:rsid w:val="00EA2380"/>
    <w:rsid w:val="00EA2448"/>
    <w:rsid w:val="00EA3385"/>
    <w:rsid w:val="00EA33BA"/>
    <w:rsid w:val="00EA37AD"/>
    <w:rsid w:val="00EA4D84"/>
    <w:rsid w:val="00EA4EB5"/>
    <w:rsid w:val="00EA6A2F"/>
    <w:rsid w:val="00EA7556"/>
    <w:rsid w:val="00EA7837"/>
    <w:rsid w:val="00EB0085"/>
    <w:rsid w:val="00EB199C"/>
    <w:rsid w:val="00EB19FD"/>
    <w:rsid w:val="00EB2049"/>
    <w:rsid w:val="00EB21AB"/>
    <w:rsid w:val="00EB2E02"/>
    <w:rsid w:val="00EB3877"/>
    <w:rsid w:val="00EB3E10"/>
    <w:rsid w:val="00EB3EE2"/>
    <w:rsid w:val="00EB47B3"/>
    <w:rsid w:val="00EB4C61"/>
    <w:rsid w:val="00EB72E1"/>
    <w:rsid w:val="00EB7628"/>
    <w:rsid w:val="00EC0FFB"/>
    <w:rsid w:val="00EC1164"/>
    <w:rsid w:val="00EC28DF"/>
    <w:rsid w:val="00EC2E7E"/>
    <w:rsid w:val="00EC3E17"/>
    <w:rsid w:val="00EC3E60"/>
    <w:rsid w:val="00EC46D3"/>
    <w:rsid w:val="00EC4F9D"/>
    <w:rsid w:val="00EC5548"/>
    <w:rsid w:val="00ED0439"/>
    <w:rsid w:val="00ED0B1E"/>
    <w:rsid w:val="00ED1274"/>
    <w:rsid w:val="00ED1F46"/>
    <w:rsid w:val="00ED256B"/>
    <w:rsid w:val="00ED37C5"/>
    <w:rsid w:val="00ED5470"/>
    <w:rsid w:val="00ED7727"/>
    <w:rsid w:val="00ED7E57"/>
    <w:rsid w:val="00EE09B2"/>
    <w:rsid w:val="00EE1572"/>
    <w:rsid w:val="00EE16FF"/>
    <w:rsid w:val="00EE1D49"/>
    <w:rsid w:val="00EE202B"/>
    <w:rsid w:val="00EE4760"/>
    <w:rsid w:val="00EE4CD5"/>
    <w:rsid w:val="00EE4F71"/>
    <w:rsid w:val="00EE555F"/>
    <w:rsid w:val="00EE57B1"/>
    <w:rsid w:val="00EE62C2"/>
    <w:rsid w:val="00EE72E8"/>
    <w:rsid w:val="00EE7A7F"/>
    <w:rsid w:val="00EE7E89"/>
    <w:rsid w:val="00EF09BC"/>
    <w:rsid w:val="00EF1906"/>
    <w:rsid w:val="00EF22A2"/>
    <w:rsid w:val="00EF3974"/>
    <w:rsid w:val="00EF3ABD"/>
    <w:rsid w:val="00EF3D2D"/>
    <w:rsid w:val="00EF54D3"/>
    <w:rsid w:val="00F0003F"/>
    <w:rsid w:val="00F0097C"/>
    <w:rsid w:val="00F00FC8"/>
    <w:rsid w:val="00F01C38"/>
    <w:rsid w:val="00F03408"/>
    <w:rsid w:val="00F0423F"/>
    <w:rsid w:val="00F048D0"/>
    <w:rsid w:val="00F04BCE"/>
    <w:rsid w:val="00F0666C"/>
    <w:rsid w:val="00F07B1D"/>
    <w:rsid w:val="00F104BE"/>
    <w:rsid w:val="00F14623"/>
    <w:rsid w:val="00F14CB4"/>
    <w:rsid w:val="00F1506B"/>
    <w:rsid w:val="00F15460"/>
    <w:rsid w:val="00F1551F"/>
    <w:rsid w:val="00F159B5"/>
    <w:rsid w:val="00F16646"/>
    <w:rsid w:val="00F17937"/>
    <w:rsid w:val="00F21B38"/>
    <w:rsid w:val="00F250FD"/>
    <w:rsid w:val="00F253A9"/>
    <w:rsid w:val="00F259B4"/>
    <w:rsid w:val="00F25DDA"/>
    <w:rsid w:val="00F25E66"/>
    <w:rsid w:val="00F25E86"/>
    <w:rsid w:val="00F26173"/>
    <w:rsid w:val="00F26708"/>
    <w:rsid w:val="00F27158"/>
    <w:rsid w:val="00F27982"/>
    <w:rsid w:val="00F30824"/>
    <w:rsid w:val="00F3146F"/>
    <w:rsid w:val="00F31C60"/>
    <w:rsid w:val="00F325C9"/>
    <w:rsid w:val="00F32D2E"/>
    <w:rsid w:val="00F33146"/>
    <w:rsid w:val="00F3332C"/>
    <w:rsid w:val="00F33D15"/>
    <w:rsid w:val="00F33E91"/>
    <w:rsid w:val="00F34176"/>
    <w:rsid w:val="00F357CE"/>
    <w:rsid w:val="00F35B47"/>
    <w:rsid w:val="00F363FF"/>
    <w:rsid w:val="00F37187"/>
    <w:rsid w:val="00F372CB"/>
    <w:rsid w:val="00F37D03"/>
    <w:rsid w:val="00F4056B"/>
    <w:rsid w:val="00F41759"/>
    <w:rsid w:val="00F41CF9"/>
    <w:rsid w:val="00F42CE5"/>
    <w:rsid w:val="00F4317F"/>
    <w:rsid w:val="00F43425"/>
    <w:rsid w:val="00F442CC"/>
    <w:rsid w:val="00F448D8"/>
    <w:rsid w:val="00F4566D"/>
    <w:rsid w:val="00F4613E"/>
    <w:rsid w:val="00F464AA"/>
    <w:rsid w:val="00F53491"/>
    <w:rsid w:val="00F53597"/>
    <w:rsid w:val="00F535A8"/>
    <w:rsid w:val="00F5390D"/>
    <w:rsid w:val="00F563CA"/>
    <w:rsid w:val="00F60EB4"/>
    <w:rsid w:val="00F62629"/>
    <w:rsid w:val="00F62850"/>
    <w:rsid w:val="00F63B73"/>
    <w:rsid w:val="00F64645"/>
    <w:rsid w:val="00F64D19"/>
    <w:rsid w:val="00F65022"/>
    <w:rsid w:val="00F659F2"/>
    <w:rsid w:val="00F66B11"/>
    <w:rsid w:val="00F66F25"/>
    <w:rsid w:val="00F67064"/>
    <w:rsid w:val="00F70018"/>
    <w:rsid w:val="00F70147"/>
    <w:rsid w:val="00F70359"/>
    <w:rsid w:val="00F72181"/>
    <w:rsid w:val="00F727E5"/>
    <w:rsid w:val="00F732B4"/>
    <w:rsid w:val="00F73674"/>
    <w:rsid w:val="00F74058"/>
    <w:rsid w:val="00F749C7"/>
    <w:rsid w:val="00F75352"/>
    <w:rsid w:val="00F758CB"/>
    <w:rsid w:val="00F75EE5"/>
    <w:rsid w:val="00F76F02"/>
    <w:rsid w:val="00F802D6"/>
    <w:rsid w:val="00F81424"/>
    <w:rsid w:val="00F82D4D"/>
    <w:rsid w:val="00F83333"/>
    <w:rsid w:val="00F848A5"/>
    <w:rsid w:val="00F85039"/>
    <w:rsid w:val="00F856FD"/>
    <w:rsid w:val="00F85CD2"/>
    <w:rsid w:val="00F86545"/>
    <w:rsid w:val="00F86550"/>
    <w:rsid w:val="00F8679A"/>
    <w:rsid w:val="00F87505"/>
    <w:rsid w:val="00F90264"/>
    <w:rsid w:val="00F90917"/>
    <w:rsid w:val="00F91EB9"/>
    <w:rsid w:val="00F932E3"/>
    <w:rsid w:val="00F93536"/>
    <w:rsid w:val="00F93565"/>
    <w:rsid w:val="00F935D2"/>
    <w:rsid w:val="00F9419E"/>
    <w:rsid w:val="00F946AF"/>
    <w:rsid w:val="00F94A50"/>
    <w:rsid w:val="00F94C40"/>
    <w:rsid w:val="00F95123"/>
    <w:rsid w:val="00F9514F"/>
    <w:rsid w:val="00F952BD"/>
    <w:rsid w:val="00F96478"/>
    <w:rsid w:val="00FA0FFA"/>
    <w:rsid w:val="00FA1A02"/>
    <w:rsid w:val="00FA2868"/>
    <w:rsid w:val="00FA3686"/>
    <w:rsid w:val="00FA3F88"/>
    <w:rsid w:val="00FA4D07"/>
    <w:rsid w:val="00FA4FE6"/>
    <w:rsid w:val="00FA57B1"/>
    <w:rsid w:val="00FA5BD4"/>
    <w:rsid w:val="00FA71FB"/>
    <w:rsid w:val="00FB19A6"/>
    <w:rsid w:val="00FB1D47"/>
    <w:rsid w:val="00FB2320"/>
    <w:rsid w:val="00FB58E6"/>
    <w:rsid w:val="00FB5D41"/>
    <w:rsid w:val="00FB68B8"/>
    <w:rsid w:val="00FB7226"/>
    <w:rsid w:val="00FB74F2"/>
    <w:rsid w:val="00FB7ACF"/>
    <w:rsid w:val="00FC03BA"/>
    <w:rsid w:val="00FC063A"/>
    <w:rsid w:val="00FC1656"/>
    <w:rsid w:val="00FC179F"/>
    <w:rsid w:val="00FC1B05"/>
    <w:rsid w:val="00FC1D90"/>
    <w:rsid w:val="00FC20B3"/>
    <w:rsid w:val="00FC27B0"/>
    <w:rsid w:val="00FC327D"/>
    <w:rsid w:val="00FC33E2"/>
    <w:rsid w:val="00FC4316"/>
    <w:rsid w:val="00FC57D4"/>
    <w:rsid w:val="00FC57F0"/>
    <w:rsid w:val="00FC6E8A"/>
    <w:rsid w:val="00FC7377"/>
    <w:rsid w:val="00FC7A1D"/>
    <w:rsid w:val="00FD1339"/>
    <w:rsid w:val="00FD133D"/>
    <w:rsid w:val="00FD2415"/>
    <w:rsid w:val="00FD7127"/>
    <w:rsid w:val="00FD71CA"/>
    <w:rsid w:val="00FD7332"/>
    <w:rsid w:val="00FD73BE"/>
    <w:rsid w:val="00FE0A46"/>
    <w:rsid w:val="00FE134E"/>
    <w:rsid w:val="00FE1664"/>
    <w:rsid w:val="00FE1E3A"/>
    <w:rsid w:val="00FE283E"/>
    <w:rsid w:val="00FE37B1"/>
    <w:rsid w:val="00FE5A63"/>
    <w:rsid w:val="00FE5E07"/>
    <w:rsid w:val="00FE64F9"/>
    <w:rsid w:val="00FE70E2"/>
    <w:rsid w:val="00FE770A"/>
    <w:rsid w:val="00FF001F"/>
    <w:rsid w:val="00FF25B4"/>
    <w:rsid w:val="00FF4BF7"/>
    <w:rsid w:val="00FF4F4C"/>
    <w:rsid w:val="00FF5216"/>
    <w:rsid w:val="00FF623F"/>
    <w:rsid w:val="00FF69D6"/>
    <w:rsid w:val="00FF6FE5"/>
    <w:rsid w:val="00FF707E"/>
    <w:rsid w:val="00FF71EC"/>
    <w:rsid w:val="00FF7431"/>
    <w:rsid w:val="00FF7A0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174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C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5CB5"/>
    <w:pPr>
      <w:spacing w:after="0" w:line="240" w:lineRule="auto"/>
    </w:pPr>
    <w:rPr>
      <w:rFonts w:asciiTheme="minorHAnsi" w:eastAsiaTheme="minorEastAsia" w:hAnsiTheme="minorHAnsi" w:cstheme="minorBidi"/>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85CB5"/>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385CB5"/>
    <w:rPr>
      <w:rFonts w:ascii="Times New Roman" w:hAnsi="Times New Roman" w:cs="Times New Roman"/>
      <w:noProof/>
      <w:sz w:val="20"/>
    </w:rPr>
  </w:style>
  <w:style w:type="paragraph" w:customStyle="1" w:styleId="EndNoteBibliography">
    <w:name w:val="EndNote Bibliography"/>
    <w:basedOn w:val="Normal"/>
    <w:link w:val="EndNoteBibliographyChar"/>
    <w:rsid w:val="00385CB5"/>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385CB5"/>
    <w:rPr>
      <w:rFonts w:ascii="Times New Roman" w:hAnsi="Times New Roman" w:cs="Times New Roman"/>
      <w:noProof/>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C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5CB5"/>
    <w:pPr>
      <w:spacing w:after="0" w:line="240" w:lineRule="auto"/>
    </w:pPr>
    <w:rPr>
      <w:rFonts w:asciiTheme="minorHAnsi" w:eastAsiaTheme="minorEastAsia" w:hAnsiTheme="minorHAnsi" w:cstheme="minorBidi"/>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85CB5"/>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385CB5"/>
    <w:rPr>
      <w:rFonts w:ascii="Times New Roman" w:hAnsi="Times New Roman" w:cs="Times New Roman"/>
      <w:noProof/>
      <w:sz w:val="20"/>
    </w:rPr>
  </w:style>
  <w:style w:type="paragraph" w:customStyle="1" w:styleId="EndNoteBibliography">
    <w:name w:val="EndNote Bibliography"/>
    <w:basedOn w:val="Normal"/>
    <w:link w:val="EndNoteBibliographyChar"/>
    <w:rsid w:val="00385CB5"/>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385CB5"/>
    <w:rPr>
      <w:rFonts w:ascii="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219280">
      <w:bodyDiv w:val="1"/>
      <w:marLeft w:val="0"/>
      <w:marRight w:val="0"/>
      <w:marTop w:val="0"/>
      <w:marBottom w:val="0"/>
      <w:divBdr>
        <w:top w:val="none" w:sz="0" w:space="0" w:color="auto"/>
        <w:left w:val="none" w:sz="0" w:space="0" w:color="auto"/>
        <w:bottom w:val="none" w:sz="0" w:space="0" w:color="auto"/>
        <w:right w:val="none" w:sz="0" w:space="0" w:color="auto"/>
      </w:divBdr>
    </w:div>
    <w:div w:id="938606943">
      <w:bodyDiv w:val="1"/>
      <w:marLeft w:val="0"/>
      <w:marRight w:val="0"/>
      <w:marTop w:val="0"/>
      <w:marBottom w:val="0"/>
      <w:divBdr>
        <w:top w:val="none" w:sz="0" w:space="0" w:color="auto"/>
        <w:left w:val="none" w:sz="0" w:space="0" w:color="auto"/>
        <w:bottom w:val="none" w:sz="0" w:space="0" w:color="auto"/>
        <w:right w:val="none" w:sz="0" w:space="0" w:color="auto"/>
      </w:divBdr>
    </w:div>
    <w:div w:id="1221941574">
      <w:bodyDiv w:val="1"/>
      <w:marLeft w:val="0"/>
      <w:marRight w:val="0"/>
      <w:marTop w:val="0"/>
      <w:marBottom w:val="0"/>
      <w:divBdr>
        <w:top w:val="none" w:sz="0" w:space="0" w:color="auto"/>
        <w:left w:val="none" w:sz="0" w:space="0" w:color="auto"/>
        <w:bottom w:val="none" w:sz="0" w:space="0" w:color="auto"/>
        <w:right w:val="none" w:sz="0" w:space="0" w:color="auto"/>
      </w:divBdr>
    </w:div>
    <w:div w:id="1354651322">
      <w:bodyDiv w:val="1"/>
      <w:marLeft w:val="0"/>
      <w:marRight w:val="0"/>
      <w:marTop w:val="0"/>
      <w:marBottom w:val="0"/>
      <w:divBdr>
        <w:top w:val="none" w:sz="0" w:space="0" w:color="auto"/>
        <w:left w:val="none" w:sz="0" w:space="0" w:color="auto"/>
        <w:bottom w:val="none" w:sz="0" w:space="0" w:color="auto"/>
        <w:right w:val="none" w:sz="0" w:space="0" w:color="auto"/>
      </w:divBdr>
    </w:div>
    <w:div w:id="181248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03E612-8304-8C4F-9423-CB6823581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2727</Words>
  <Characters>15548</Characters>
  <Application>Microsoft Macintosh Word</Application>
  <DocSecurity>0</DocSecurity>
  <Lines>129</Lines>
  <Paragraphs>36</Paragraphs>
  <ScaleCrop>false</ScaleCrop>
  <Company/>
  <LinksUpToDate>false</LinksUpToDate>
  <CharactersWithSpaces>18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kesh</dc:creator>
  <cp:lastModifiedBy>SHAhn</cp:lastModifiedBy>
  <cp:revision>27</cp:revision>
  <cp:lastPrinted>2015-07-03T00:58:00Z</cp:lastPrinted>
  <dcterms:created xsi:type="dcterms:W3CDTF">2015-07-02T00:19:00Z</dcterms:created>
  <dcterms:modified xsi:type="dcterms:W3CDTF">2015-07-07T06:11:00Z</dcterms:modified>
</cp:coreProperties>
</file>